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BDC79" w14:textId="606E791E" w:rsidR="00C02DBF" w:rsidRDefault="009E7ECB" w:rsidP="00CB1B0B">
      <w:pPr>
        <w:pStyle w:val="Heading1"/>
        <w:numPr>
          <w:ilvl w:val="0"/>
          <w:numId w:val="0"/>
        </w:numPr>
        <w:ind w:left="432"/>
        <w:rPr>
          <w:sz w:val="40"/>
          <w:szCs w:val="40"/>
        </w:rPr>
      </w:pPr>
      <w:r w:rsidRPr="00CB1B0B">
        <w:rPr>
          <w:sz w:val="40"/>
          <w:szCs w:val="40"/>
        </w:rPr>
        <w:t xml:space="preserve">Experience on </w:t>
      </w:r>
      <w:r w:rsidR="00D64BE1">
        <w:rPr>
          <w:sz w:val="40"/>
          <w:szCs w:val="40"/>
        </w:rPr>
        <w:t>Privacy Preserving File Formats focused on Functional G</w:t>
      </w:r>
      <w:r w:rsidR="00880325">
        <w:rPr>
          <w:sz w:val="40"/>
          <w:szCs w:val="40"/>
        </w:rPr>
        <w:t>enomics</w:t>
      </w:r>
    </w:p>
    <w:p w14:paraId="3387849C" w14:textId="77777777" w:rsidR="00880325" w:rsidRDefault="00880325" w:rsidP="00880325">
      <w:pPr>
        <w:pStyle w:val="ListParagraph"/>
        <w:spacing w:after="0" w:line="240" w:lineRule="auto"/>
        <w:ind w:left="0"/>
        <w:rPr>
          <w:rFonts w:eastAsia="Times New Roman"/>
          <w:color w:val="222222"/>
          <w:shd w:val="clear" w:color="auto" w:fill="FFFFFF"/>
        </w:rPr>
      </w:pPr>
    </w:p>
    <w:p w14:paraId="0943F0C4" w14:textId="77777777" w:rsidR="00D64BE1" w:rsidRDefault="00D64BE1" w:rsidP="00880325">
      <w:pPr>
        <w:pStyle w:val="ListParagraph"/>
        <w:spacing w:after="0"/>
        <w:ind w:left="0"/>
        <w:rPr>
          <w:rFonts w:ascii="Arial" w:eastAsia="Times New Roman" w:hAnsi="Arial" w:cs="Arial"/>
          <w:color w:val="222222"/>
          <w:sz w:val="24"/>
          <w:szCs w:val="24"/>
          <w:shd w:val="clear" w:color="auto" w:fill="FFFFFF"/>
        </w:rPr>
      </w:pPr>
    </w:p>
    <w:p w14:paraId="7FEB5139" w14:textId="0BC6ECDC" w:rsidR="00D64BE1" w:rsidRPr="004E6580" w:rsidRDefault="00D64BE1" w:rsidP="00D64BE1">
      <w:pPr>
        <w:ind w:right="720" w:firstLine="720"/>
        <w:jc w:val="both"/>
        <w:rPr>
          <w:rFonts w:ascii="Arial" w:hAnsi="Arial" w:cs="Arial"/>
        </w:rPr>
      </w:pPr>
      <w:r w:rsidRPr="004E6580">
        <w:rPr>
          <w:rFonts w:ascii="Arial" w:hAnsi="Arial" w:cs="Arial"/>
        </w:rPr>
        <w:t>The genomic characterization of more study individuals increases statistical power for making more and better discoveries; hence more and more genomes are likely to be sequenced in the future. A main barrier to this is maintaining the privacy of study participants. In addition to traditional genome sequencing, functional genomics experiments, such as RNA-</w:t>
      </w:r>
      <w:proofErr w:type="spellStart"/>
      <w:r w:rsidRPr="004E6580">
        <w:rPr>
          <w:rFonts w:ascii="Arial" w:hAnsi="Arial" w:cs="Arial"/>
        </w:rPr>
        <w:t>Seq</w:t>
      </w:r>
      <w:proofErr w:type="spellEnd"/>
      <w:r w:rsidRPr="004E6580">
        <w:rPr>
          <w:rFonts w:ascii="Arial" w:hAnsi="Arial" w:cs="Arial"/>
        </w:rPr>
        <w:t xml:space="preserve"> are becoming clinically relevant. Functional genomics experiments are often performed to understand the biology behind phenotypes as opposed to DNA sequencing which is performed for genotyping. In fact, many of the conclusions we infer from these experiments are not tied to the identity of individuals but represent statements about biology. However, by virtue of the experimental procedure, </w:t>
      </w:r>
      <w:bookmarkStart w:id="0" w:name="_GoBack"/>
      <w:bookmarkEnd w:id="0"/>
      <w:r w:rsidRPr="004E6580">
        <w:rPr>
          <w:rFonts w:ascii="Arial" w:hAnsi="Arial" w:cs="Arial"/>
        </w:rPr>
        <w:t>the raw sequences involve patients' private information. This presents a privacy conundrum for data sharing. To address this, we develop</w:t>
      </w:r>
      <w:r>
        <w:rPr>
          <w:rFonts w:ascii="Arial" w:hAnsi="Arial" w:cs="Arial"/>
        </w:rPr>
        <w:t>ed</w:t>
      </w:r>
      <w:r w:rsidRPr="004E6580">
        <w:rPr>
          <w:rFonts w:ascii="Arial" w:hAnsi="Arial" w:cs="Arial"/>
        </w:rPr>
        <w:t xml:space="preserve"> easy-to-use software that determines the amount of private information leakage and converts datasets into formats that can be shared without compromising an individual's privacy.</w:t>
      </w:r>
    </w:p>
    <w:p w14:paraId="4B5E6234" w14:textId="419DB6B9" w:rsidR="009E7ECB" w:rsidRPr="00CB1B0B" w:rsidRDefault="009E7ECB" w:rsidP="00CB1B0B">
      <w:pPr>
        <w:pStyle w:val="Heading1"/>
        <w:spacing w:line="360" w:lineRule="auto"/>
        <w:rPr>
          <w:rFonts w:ascii="Arial" w:eastAsia="Times New Roman" w:hAnsi="Arial" w:cs="Arial"/>
          <w:sz w:val="24"/>
          <w:szCs w:val="24"/>
        </w:rPr>
      </w:pPr>
      <w:r w:rsidRPr="00CB1B0B">
        <w:rPr>
          <w:rFonts w:ascii="Arial" w:eastAsia="Times New Roman" w:hAnsi="Arial" w:cs="Arial"/>
          <w:sz w:val="24"/>
          <w:szCs w:val="24"/>
        </w:rPr>
        <w:t xml:space="preserve">Previous experience in </w:t>
      </w:r>
      <w:r w:rsidR="00D64BE1">
        <w:rPr>
          <w:rFonts w:ascii="Arial" w:eastAsia="Times New Roman" w:hAnsi="Arial" w:cs="Arial"/>
          <w:sz w:val="24"/>
          <w:szCs w:val="24"/>
        </w:rPr>
        <w:t>functional genomics</w:t>
      </w:r>
      <w:r w:rsidRPr="00CB1B0B">
        <w:rPr>
          <w:rFonts w:ascii="Arial" w:eastAsia="Times New Roman" w:hAnsi="Arial" w:cs="Arial"/>
          <w:sz w:val="24"/>
          <w:szCs w:val="24"/>
        </w:rPr>
        <w:t xml:space="preserve"> </w:t>
      </w:r>
      <w:r w:rsidR="00333BC7" w:rsidRPr="00CB1B0B">
        <w:rPr>
          <w:rFonts w:ascii="Arial" w:eastAsia="Times New Roman" w:hAnsi="Arial" w:cs="Arial"/>
          <w:sz w:val="24"/>
          <w:szCs w:val="24"/>
        </w:rPr>
        <w:t>private information quantification</w:t>
      </w:r>
    </w:p>
    <w:p w14:paraId="7EEA54D4" w14:textId="22D87DE5" w:rsidR="009E7ECB" w:rsidRPr="00CB1B0B" w:rsidRDefault="00233A67" w:rsidP="00CB1B0B">
      <w:pPr>
        <w:spacing w:line="360" w:lineRule="auto"/>
        <w:rPr>
          <w:rFonts w:ascii="Arial" w:hAnsi="Arial" w:cs="Arial"/>
          <w:sz w:val="24"/>
          <w:szCs w:val="24"/>
        </w:rPr>
      </w:pPr>
      <w:r w:rsidRPr="00CB1B0B">
        <w:rPr>
          <w:rFonts w:ascii="Arial" w:eastAsia="Times New Roman" w:hAnsi="Arial" w:cs="Arial"/>
          <w:bCs/>
          <w:color w:val="000000"/>
          <w:sz w:val="24"/>
          <w:szCs w:val="24"/>
        </w:rPr>
        <w:t xml:space="preserve">We previously developed </w:t>
      </w:r>
      <w:proofErr w:type="gramStart"/>
      <w:r w:rsidRPr="00CB1B0B">
        <w:rPr>
          <w:rFonts w:ascii="Arial" w:eastAsia="Times New Roman" w:hAnsi="Arial" w:cs="Arial"/>
          <w:bCs/>
          <w:color w:val="000000"/>
          <w:sz w:val="24"/>
          <w:szCs w:val="24"/>
        </w:rPr>
        <w:t>a formalism</w:t>
      </w:r>
      <w:proofErr w:type="gramEnd"/>
      <w:r w:rsidRPr="00CB1B0B">
        <w:rPr>
          <w:rFonts w:ascii="Arial" w:eastAsia="Times New Roman" w:hAnsi="Arial" w:cs="Arial"/>
          <w:bCs/>
          <w:color w:val="000000"/>
          <w:sz w:val="24"/>
          <w:szCs w:val="24"/>
        </w:rPr>
        <w:t xml:space="preserve"> for </w:t>
      </w:r>
      <w:proofErr w:type="spellStart"/>
      <w:r w:rsidRPr="00CB1B0B">
        <w:rPr>
          <w:rFonts w:ascii="Arial" w:eastAsia="Times New Roman" w:hAnsi="Arial" w:cs="Arial"/>
          <w:bCs/>
          <w:color w:val="000000"/>
          <w:sz w:val="24"/>
          <w:szCs w:val="24"/>
        </w:rPr>
        <w:t>eQTL</w:t>
      </w:r>
      <w:proofErr w:type="spellEnd"/>
      <w:r w:rsidRPr="00CB1B0B">
        <w:rPr>
          <w:rFonts w:ascii="Arial" w:eastAsia="Times New Roman" w:hAnsi="Arial" w:cs="Arial"/>
          <w:bCs/>
          <w:color w:val="000000"/>
          <w:sz w:val="24"/>
          <w:szCs w:val="24"/>
        </w:rPr>
        <w:t xml:space="preserve"> leakage from gene expression values and SV leakage from signal profiles of functional genomics data</w:t>
      </w:r>
      <w:r w:rsidR="00856EA0" w:rsidRPr="00CB1B0B">
        <w:rPr>
          <w:rFonts w:ascii="Arial" w:eastAsia="Times New Roman" w:hAnsi="Arial" w:cs="Arial"/>
          <w:bCs/>
          <w:color w:val="000000"/>
          <w:sz w:val="24"/>
          <w:szCs w:val="24"/>
        </w:rPr>
        <w:t xml:space="preserve"> [</w:t>
      </w:r>
      <w:r w:rsidR="00001E2D" w:rsidRPr="00CB1B0B">
        <w:rPr>
          <w:rFonts w:ascii="Arial" w:eastAsia="Times New Roman" w:hAnsi="Arial" w:cs="Arial"/>
          <w:bCs/>
          <w:color w:val="000000"/>
          <w:sz w:val="24"/>
          <w:szCs w:val="24"/>
        </w:rPr>
        <w:t>1,2</w:t>
      </w:r>
      <w:r w:rsidRPr="00CB1B0B">
        <w:rPr>
          <w:rFonts w:ascii="Arial" w:eastAsia="Times New Roman" w:hAnsi="Arial" w:cs="Arial"/>
          <w:bCs/>
          <w:color w:val="000000"/>
          <w:sz w:val="24"/>
          <w:szCs w:val="24"/>
        </w:rPr>
        <w:t xml:space="preserve">]. </w:t>
      </w:r>
      <w:r w:rsidRPr="00CB1B0B">
        <w:rPr>
          <w:rFonts w:ascii="Arial" w:hAnsi="Arial" w:cs="Arial"/>
          <w:color w:val="000000" w:themeColor="text1"/>
          <w:sz w:val="24"/>
          <w:szCs w:val="24"/>
        </w:rPr>
        <w:t xml:space="preserve">We showed that through various linking attack scenarios [14,15] we were able to connect individuals to databases of personal information. In the first scenario, we used the inference of the correlated </w:t>
      </w:r>
      <w:proofErr w:type="spellStart"/>
      <w:r w:rsidRPr="00CB1B0B">
        <w:rPr>
          <w:rFonts w:ascii="Arial" w:hAnsi="Arial" w:cs="Arial"/>
          <w:color w:val="000000" w:themeColor="text1"/>
          <w:sz w:val="24"/>
          <w:szCs w:val="24"/>
        </w:rPr>
        <w:t>eQTLs</w:t>
      </w:r>
      <w:proofErr w:type="spellEnd"/>
      <w:r w:rsidRPr="00CB1B0B">
        <w:rPr>
          <w:rFonts w:ascii="Arial" w:hAnsi="Arial" w:cs="Arial"/>
          <w:color w:val="000000" w:themeColor="text1"/>
          <w:sz w:val="24"/>
          <w:szCs w:val="24"/>
        </w:rPr>
        <w:t xml:space="preserve"> with the extreme gene expression values and used them to genotype individuals. We showed that these genotypes yield more than 90% linking accuracy when applied to the </w:t>
      </w:r>
      <w:proofErr w:type="spellStart"/>
      <w:r w:rsidRPr="00CB1B0B">
        <w:rPr>
          <w:rFonts w:ascii="Arial" w:hAnsi="Arial" w:cs="Arial"/>
          <w:color w:val="000000" w:themeColor="text1"/>
          <w:sz w:val="24"/>
          <w:szCs w:val="24"/>
        </w:rPr>
        <w:t>gEUVADIS</w:t>
      </w:r>
      <w:proofErr w:type="spellEnd"/>
      <w:r w:rsidRPr="00CB1B0B">
        <w:rPr>
          <w:rFonts w:ascii="Arial" w:hAnsi="Arial" w:cs="Arial"/>
          <w:color w:val="000000" w:themeColor="text1"/>
          <w:sz w:val="24"/>
          <w:szCs w:val="24"/>
        </w:rPr>
        <w:t xml:space="preserve"> dataset. In this scenario, we assumed that we have a public phenotype panel, where personal information such as </w:t>
      </w:r>
      <w:proofErr w:type="spellStart"/>
      <w:r w:rsidRPr="00CB1B0B">
        <w:rPr>
          <w:rFonts w:ascii="Arial" w:hAnsi="Arial" w:cs="Arial"/>
          <w:color w:val="000000" w:themeColor="text1"/>
          <w:sz w:val="24"/>
          <w:szCs w:val="24"/>
        </w:rPr>
        <w:t>anonymized</w:t>
      </w:r>
      <w:proofErr w:type="spellEnd"/>
      <w:r w:rsidRPr="00CB1B0B">
        <w:rPr>
          <w:rFonts w:ascii="Arial" w:hAnsi="Arial" w:cs="Arial"/>
          <w:color w:val="000000" w:themeColor="text1"/>
          <w:sz w:val="24"/>
          <w:szCs w:val="24"/>
        </w:rPr>
        <w:t xml:space="preserve"> individuals’ HIV status and gene expression levels are released. For example, if we assume we have an individual’s SNVs and we would like to learn about his/her HIV status, we could infer the </w:t>
      </w:r>
      <w:proofErr w:type="spellStart"/>
      <w:r w:rsidRPr="00CB1B0B">
        <w:rPr>
          <w:rFonts w:ascii="Arial" w:hAnsi="Arial" w:cs="Arial"/>
          <w:color w:val="000000" w:themeColor="text1"/>
          <w:sz w:val="24"/>
          <w:szCs w:val="24"/>
        </w:rPr>
        <w:t>eQTLs</w:t>
      </w:r>
      <w:proofErr w:type="spellEnd"/>
      <w:r w:rsidRPr="00CB1B0B">
        <w:rPr>
          <w:rFonts w:ascii="Arial" w:hAnsi="Arial" w:cs="Arial"/>
          <w:color w:val="000000" w:themeColor="text1"/>
          <w:sz w:val="24"/>
          <w:szCs w:val="24"/>
        </w:rPr>
        <w:t xml:space="preserve"> from the expression values in the released phenotype panel and overlap them with the known SNVs, which then compromise th</w:t>
      </w:r>
      <w:r w:rsidR="00856EA0" w:rsidRPr="00CB1B0B">
        <w:rPr>
          <w:rFonts w:ascii="Arial" w:hAnsi="Arial" w:cs="Arial"/>
          <w:color w:val="000000" w:themeColor="text1"/>
          <w:sz w:val="24"/>
          <w:szCs w:val="24"/>
        </w:rPr>
        <w:t>e individual’s HIV status [</w:t>
      </w:r>
      <w:r w:rsidR="00001E2D" w:rsidRPr="00CB1B0B">
        <w:rPr>
          <w:rFonts w:ascii="Arial" w:hAnsi="Arial" w:cs="Arial"/>
          <w:color w:val="000000" w:themeColor="text1"/>
          <w:sz w:val="24"/>
          <w:szCs w:val="24"/>
        </w:rPr>
        <w:t>1</w:t>
      </w:r>
      <w:r w:rsidRPr="00CB1B0B">
        <w:rPr>
          <w:rFonts w:ascii="Arial" w:hAnsi="Arial" w:cs="Arial"/>
          <w:color w:val="000000" w:themeColor="text1"/>
          <w:sz w:val="24"/>
          <w:szCs w:val="24"/>
        </w:rPr>
        <w:t xml:space="preserve">] .In the second attack scenario, we focused on the signal profiles from functional genomics data. The attack involves cross-referencing the individuals in a signal profile dataset, </w:t>
      </w:r>
      <w:r w:rsidRPr="00CB1B0B">
        <w:rPr>
          <w:rFonts w:ascii="Arial" w:hAnsi="Arial" w:cs="Arial"/>
          <w:i/>
          <w:iCs/>
          <w:color w:val="000000" w:themeColor="text1"/>
          <w:sz w:val="24"/>
          <w:szCs w:val="24"/>
        </w:rPr>
        <w:t>S</w:t>
      </w:r>
      <w:r w:rsidRPr="00CB1B0B">
        <w:rPr>
          <w:rFonts w:ascii="Arial" w:hAnsi="Arial" w:cs="Arial"/>
          <w:color w:val="000000" w:themeColor="text1"/>
          <w:sz w:val="24"/>
          <w:szCs w:val="24"/>
        </w:rPr>
        <w:t xml:space="preserve">, against the individuals in a genotype dataset,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The signal profile dataset is </w:t>
      </w:r>
      <w:r w:rsidRPr="00CB1B0B">
        <w:rPr>
          <w:rFonts w:ascii="Arial" w:hAnsi="Arial" w:cs="Arial"/>
          <w:color w:val="000000" w:themeColor="text1"/>
          <w:sz w:val="24"/>
          <w:szCs w:val="24"/>
        </w:rPr>
        <w:lastRenderedPageBreak/>
        <w:t xml:space="preserve">publicly available for research purposes and contains a genome-wide signal profile and an </w:t>
      </w:r>
      <w:proofErr w:type="spellStart"/>
      <w:r w:rsidRPr="00CB1B0B">
        <w:rPr>
          <w:rFonts w:ascii="Arial" w:hAnsi="Arial" w:cs="Arial"/>
          <w:color w:val="000000" w:themeColor="text1"/>
          <w:sz w:val="24"/>
          <w:szCs w:val="24"/>
        </w:rPr>
        <w:t>anonymized</w:t>
      </w:r>
      <w:proofErr w:type="spellEnd"/>
      <w:r w:rsidRPr="00CB1B0B">
        <w:rPr>
          <w:rFonts w:ascii="Arial" w:hAnsi="Arial" w:cs="Arial"/>
          <w:color w:val="000000" w:themeColor="text1"/>
          <w:sz w:val="24"/>
          <w:szCs w:val="24"/>
        </w:rPr>
        <w:t xml:space="preserve"> identifier for each individual such as RNA-</w:t>
      </w:r>
      <w:proofErr w:type="spellStart"/>
      <w:r w:rsidRPr="00CB1B0B">
        <w:rPr>
          <w:rFonts w:ascii="Arial" w:hAnsi="Arial" w:cs="Arial"/>
          <w:color w:val="000000" w:themeColor="text1"/>
          <w:sz w:val="24"/>
          <w:szCs w:val="24"/>
        </w:rPr>
        <w:t>Seq</w:t>
      </w:r>
      <w:proofErr w:type="spellEnd"/>
      <w:r w:rsidRPr="00CB1B0B">
        <w:rPr>
          <w:rFonts w:ascii="Arial" w:hAnsi="Arial" w:cs="Arial"/>
          <w:color w:val="000000" w:themeColor="text1"/>
          <w:sz w:val="24"/>
          <w:szCs w:val="24"/>
        </w:rPr>
        <w:t xml:space="preserve"> data from TCGA. The signal profile for an individual represents the measurements of activity at each genomic position. This dataset stores a genome-wide signal profile for each individual, for example containing RNA-</w:t>
      </w:r>
      <w:proofErr w:type="spellStart"/>
      <w:r w:rsidRPr="00CB1B0B">
        <w:rPr>
          <w:rFonts w:ascii="Arial" w:hAnsi="Arial" w:cs="Arial"/>
          <w:color w:val="000000" w:themeColor="text1"/>
          <w:sz w:val="24"/>
          <w:szCs w:val="24"/>
        </w:rPr>
        <w:t>Seq</w:t>
      </w:r>
      <w:proofErr w:type="spellEnd"/>
      <w:r w:rsidRPr="00CB1B0B">
        <w:rPr>
          <w:rFonts w:ascii="Arial" w:hAnsi="Arial" w:cs="Arial"/>
          <w:color w:val="000000" w:themeColor="text1"/>
          <w:sz w:val="24"/>
          <w:szCs w:val="24"/>
        </w:rPr>
        <w:t xml:space="preserve"> or </w:t>
      </w:r>
      <w:proofErr w:type="spellStart"/>
      <w:r w:rsidRPr="00CB1B0B">
        <w:rPr>
          <w:rFonts w:ascii="Arial" w:hAnsi="Arial" w:cs="Arial"/>
          <w:color w:val="000000" w:themeColor="text1"/>
          <w:sz w:val="24"/>
          <w:szCs w:val="24"/>
        </w:rPr>
        <w:t>ChIP-Seq</w:t>
      </w:r>
      <w:proofErr w:type="spellEnd"/>
      <w:r w:rsidRPr="00CB1B0B">
        <w:rPr>
          <w:rFonts w:ascii="Arial" w:hAnsi="Arial" w:cs="Arial"/>
          <w:color w:val="000000" w:themeColor="text1"/>
          <w:sz w:val="24"/>
          <w:szCs w:val="24"/>
        </w:rPr>
        <w:t xml:space="preserve"> data. In addition, the signal profile dataset may contain sensitive characterizing information about each individual (e.g., HIV status). The genotype dataset,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contains the genotypes of a panel of SV.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also contains the identities of the individuals and its access is restricted. The adversary obtains access to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by lawful or unlawful means (e.g., the adversary might have stolen it or might be allowed to access it but violated the terms of accession, known as stealing “variants from a glass”). The main objective of the adversary is to link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and </w:t>
      </w:r>
      <w:r w:rsidRPr="00CB1B0B">
        <w:rPr>
          <w:rFonts w:ascii="Arial" w:hAnsi="Arial" w:cs="Arial"/>
          <w:i/>
          <w:iCs/>
          <w:color w:val="000000" w:themeColor="text1"/>
          <w:sz w:val="24"/>
          <w:szCs w:val="24"/>
        </w:rPr>
        <w:t>S</w:t>
      </w:r>
      <w:r w:rsidRPr="00CB1B0B">
        <w:rPr>
          <w:rFonts w:ascii="Arial" w:hAnsi="Arial" w:cs="Arial"/>
          <w:color w:val="000000" w:themeColor="text1"/>
          <w:sz w:val="24"/>
          <w:szCs w:val="24"/>
        </w:rPr>
        <w:t xml:space="preserve"> by first predicting the genotypes using signal profiles in </w:t>
      </w:r>
      <w:r w:rsidRPr="00CB1B0B">
        <w:rPr>
          <w:rFonts w:ascii="Arial" w:hAnsi="Arial" w:cs="Arial"/>
          <w:i/>
          <w:iCs/>
          <w:color w:val="000000" w:themeColor="text1"/>
          <w:sz w:val="24"/>
          <w:szCs w:val="24"/>
        </w:rPr>
        <w:t>S</w:t>
      </w:r>
      <w:r w:rsidRPr="00CB1B0B">
        <w:rPr>
          <w:rFonts w:ascii="Arial" w:hAnsi="Arial" w:cs="Arial"/>
          <w:color w:val="000000" w:themeColor="text1"/>
          <w:sz w:val="24"/>
          <w:szCs w:val="24"/>
        </w:rPr>
        <w:t xml:space="preserve">, and then matching the predicted genotypes to the genotypes in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For any matching individuals in </w:t>
      </w:r>
      <w:r w:rsidRPr="00CB1B0B">
        <w:rPr>
          <w:rFonts w:ascii="Arial" w:hAnsi="Arial" w:cs="Arial"/>
          <w:i/>
          <w:iCs/>
          <w:color w:val="000000" w:themeColor="text1"/>
          <w:sz w:val="24"/>
          <w:szCs w:val="24"/>
        </w:rPr>
        <w:t>G</w:t>
      </w:r>
      <w:r w:rsidRPr="00CB1B0B">
        <w:rPr>
          <w:rFonts w:ascii="Arial" w:hAnsi="Arial" w:cs="Arial"/>
          <w:color w:val="000000" w:themeColor="text1"/>
          <w:sz w:val="24"/>
          <w:szCs w:val="24"/>
        </w:rPr>
        <w:t xml:space="preserve"> and </w:t>
      </w:r>
      <w:r w:rsidRPr="00CB1B0B">
        <w:rPr>
          <w:rFonts w:ascii="Arial" w:hAnsi="Arial" w:cs="Arial"/>
          <w:i/>
          <w:iCs/>
          <w:color w:val="000000" w:themeColor="text1"/>
          <w:sz w:val="24"/>
          <w:szCs w:val="24"/>
        </w:rPr>
        <w:t>S</w:t>
      </w:r>
      <w:r w:rsidRPr="00CB1B0B">
        <w:rPr>
          <w:rFonts w:ascii="Arial" w:hAnsi="Arial" w:cs="Arial"/>
          <w:color w:val="000000" w:themeColor="text1"/>
          <w:sz w:val="24"/>
          <w:szCs w:val="24"/>
        </w:rPr>
        <w:t xml:space="preserve">, the name and sensitive information are revealed to the adversary. Our preliminary analysis on </w:t>
      </w:r>
      <w:proofErr w:type="spellStart"/>
      <w:r w:rsidRPr="00CB1B0B">
        <w:rPr>
          <w:rFonts w:ascii="Arial" w:hAnsi="Arial" w:cs="Arial"/>
          <w:color w:val="000000" w:themeColor="text1"/>
          <w:sz w:val="24"/>
          <w:szCs w:val="24"/>
        </w:rPr>
        <w:t>ChIP-Seq</w:t>
      </w:r>
      <w:proofErr w:type="spellEnd"/>
      <w:r w:rsidRPr="00CB1B0B">
        <w:rPr>
          <w:rFonts w:ascii="Arial" w:hAnsi="Arial" w:cs="Arial"/>
          <w:color w:val="000000" w:themeColor="text1"/>
          <w:sz w:val="24"/>
          <w:szCs w:val="24"/>
        </w:rPr>
        <w:t xml:space="preserve"> and RNA-</w:t>
      </w:r>
      <w:proofErr w:type="spellStart"/>
      <w:r w:rsidRPr="00CB1B0B">
        <w:rPr>
          <w:rFonts w:ascii="Arial" w:hAnsi="Arial" w:cs="Arial"/>
          <w:color w:val="000000" w:themeColor="text1"/>
          <w:sz w:val="24"/>
          <w:szCs w:val="24"/>
        </w:rPr>
        <w:t>Seq</w:t>
      </w:r>
      <w:proofErr w:type="spellEnd"/>
      <w:r w:rsidRPr="00CB1B0B">
        <w:rPr>
          <w:rFonts w:ascii="Arial" w:hAnsi="Arial" w:cs="Arial"/>
          <w:color w:val="000000" w:themeColor="text1"/>
          <w:sz w:val="24"/>
          <w:szCs w:val="24"/>
        </w:rPr>
        <w:t xml:space="preserve"> signal profiles showed that RNA-</w:t>
      </w:r>
      <w:proofErr w:type="spellStart"/>
      <w:r w:rsidRPr="00CB1B0B">
        <w:rPr>
          <w:rFonts w:ascii="Arial" w:hAnsi="Arial" w:cs="Arial"/>
          <w:color w:val="000000" w:themeColor="text1"/>
          <w:sz w:val="24"/>
          <w:szCs w:val="24"/>
        </w:rPr>
        <w:t>Seq</w:t>
      </w:r>
      <w:proofErr w:type="spellEnd"/>
      <w:r w:rsidRPr="00CB1B0B">
        <w:rPr>
          <w:rFonts w:ascii="Arial" w:hAnsi="Arial" w:cs="Arial"/>
          <w:color w:val="000000" w:themeColor="text1"/>
          <w:sz w:val="24"/>
          <w:szCs w:val="24"/>
        </w:rPr>
        <w:t xml:space="preserve"> is concentrated on </w:t>
      </w:r>
      <w:proofErr w:type="spellStart"/>
      <w:r w:rsidRPr="00CB1B0B">
        <w:rPr>
          <w:rFonts w:ascii="Arial" w:hAnsi="Arial" w:cs="Arial"/>
          <w:color w:val="000000" w:themeColor="text1"/>
          <w:sz w:val="24"/>
          <w:szCs w:val="24"/>
        </w:rPr>
        <w:t>exonic</w:t>
      </w:r>
      <w:proofErr w:type="spellEnd"/>
      <w:r w:rsidRPr="00CB1B0B">
        <w:rPr>
          <w:rFonts w:ascii="Arial" w:hAnsi="Arial" w:cs="Arial"/>
          <w:color w:val="000000" w:themeColor="text1"/>
          <w:sz w:val="24"/>
          <w:szCs w:val="24"/>
        </w:rPr>
        <w:t xml:space="preserve"> regions and has high depth but low breadth of coverage and therefore can be used to genotype small deletions; by contrast, </w:t>
      </w:r>
      <w:proofErr w:type="spellStart"/>
      <w:r w:rsidRPr="00CB1B0B">
        <w:rPr>
          <w:rFonts w:ascii="Arial" w:hAnsi="Arial" w:cs="Arial"/>
          <w:color w:val="000000" w:themeColor="text1"/>
          <w:sz w:val="24"/>
          <w:szCs w:val="24"/>
        </w:rPr>
        <w:t>ChIP-Seq</w:t>
      </w:r>
      <w:proofErr w:type="spellEnd"/>
      <w:r w:rsidRPr="00CB1B0B">
        <w:rPr>
          <w:rFonts w:ascii="Arial" w:hAnsi="Arial" w:cs="Arial"/>
          <w:color w:val="000000" w:themeColor="text1"/>
          <w:sz w:val="24"/>
          <w:szCs w:val="24"/>
        </w:rPr>
        <w:t xml:space="preserve"> signal profiles generally have high breadth but low depth of coverage and can be used to detect large deletions.</w:t>
      </w:r>
    </w:p>
    <w:p w14:paraId="5407FD4F" w14:textId="19E44980" w:rsidR="00001E2D" w:rsidRPr="00CB1B0B" w:rsidRDefault="00233A67" w:rsidP="00CB1B0B">
      <w:pPr>
        <w:pStyle w:val="Heading1"/>
        <w:spacing w:line="360" w:lineRule="auto"/>
        <w:rPr>
          <w:rFonts w:ascii="Arial" w:eastAsia="Times New Roman" w:hAnsi="Arial" w:cs="Arial"/>
          <w:sz w:val="24"/>
          <w:szCs w:val="24"/>
        </w:rPr>
      </w:pPr>
      <w:r w:rsidRPr="00CB1B0B">
        <w:rPr>
          <w:rFonts w:ascii="Arial" w:eastAsia="Times New Roman" w:hAnsi="Arial" w:cs="Arial"/>
          <w:sz w:val="24"/>
          <w:szCs w:val="24"/>
        </w:rPr>
        <w:t>Previous experience in RNA-</w:t>
      </w:r>
      <w:proofErr w:type="spellStart"/>
      <w:r w:rsidRPr="00CB1B0B">
        <w:rPr>
          <w:rFonts w:ascii="Arial" w:eastAsia="Times New Roman" w:hAnsi="Arial" w:cs="Arial"/>
          <w:sz w:val="24"/>
          <w:szCs w:val="24"/>
        </w:rPr>
        <w:t>seq</w:t>
      </w:r>
      <w:proofErr w:type="spellEnd"/>
      <w:r w:rsidRPr="00CB1B0B">
        <w:rPr>
          <w:rFonts w:ascii="Arial" w:eastAsia="Times New Roman" w:hAnsi="Arial" w:cs="Arial"/>
          <w:sz w:val="24"/>
          <w:szCs w:val="24"/>
        </w:rPr>
        <w:t xml:space="preserve"> and </w:t>
      </w:r>
      <w:proofErr w:type="spellStart"/>
      <w:r w:rsidRPr="00CB1B0B">
        <w:rPr>
          <w:rFonts w:ascii="Arial" w:eastAsia="Times New Roman" w:hAnsi="Arial" w:cs="Arial"/>
          <w:sz w:val="24"/>
          <w:szCs w:val="24"/>
        </w:rPr>
        <w:t>ChIP-seq</w:t>
      </w:r>
      <w:proofErr w:type="spellEnd"/>
      <w:r w:rsidRPr="00CB1B0B">
        <w:rPr>
          <w:rFonts w:ascii="Arial" w:eastAsia="Times New Roman" w:hAnsi="Arial" w:cs="Arial"/>
          <w:sz w:val="24"/>
          <w:szCs w:val="24"/>
        </w:rPr>
        <w:t xml:space="preserve"> </w:t>
      </w:r>
      <w:r w:rsidR="00D64BE1">
        <w:rPr>
          <w:rFonts w:ascii="Arial" w:eastAsia="Times New Roman" w:hAnsi="Arial" w:cs="Arial"/>
          <w:sz w:val="24"/>
          <w:szCs w:val="24"/>
        </w:rPr>
        <w:t>file formats</w:t>
      </w:r>
    </w:p>
    <w:p w14:paraId="518DA693" w14:textId="66A6FDB4" w:rsidR="00001E2D" w:rsidRPr="00CB1B0B" w:rsidRDefault="00001E2D" w:rsidP="00CB1B0B">
      <w:pPr>
        <w:spacing w:after="0" w:line="360" w:lineRule="auto"/>
        <w:rPr>
          <w:rFonts w:ascii="Arial" w:eastAsia="Times New Roman" w:hAnsi="Arial" w:cs="Arial"/>
          <w:color w:val="000000"/>
          <w:sz w:val="24"/>
          <w:szCs w:val="24"/>
        </w:rPr>
      </w:pPr>
      <w:r w:rsidRPr="00CB1B0B">
        <w:rPr>
          <w:rFonts w:ascii="Arial" w:eastAsia="Times New Roman" w:hAnsi="Arial" w:cs="Arial"/>
          <w:color w:val="000000"/>
          <w:sz w:val="24"/>
          <w:szCs w:val="24"/>
        </w:rPr>
        <w:t>We have developed a number of tools and data formats to handle the increasingly large quantities for data generated by RNA-</w:t>
      </w:r>
      <w:proofErr w:type="spellStart"/>
      <w:r w:rsidRPr="00CB1B0B">
        <w:rPr>
          <w:rFonts w:ascii="Arial" w:eastAsia="Times New Roman" w:hAnsi="Arial" w:cs="Arial"/>
          <w:color w:val="000000"/>
          <w:sz w:val="24"/>
          <w:szCs w:val="24"/>
        </w:rPr>
        <w:t>Seq</w:t>
      </w:r>
      <w:proofErr w:type="spellEnd"/>
      <w:r w:rsidRPr="00CB1B0B">
        <w:rPr>
          <w:rFonts w:ascii="Arial" w:eastAsia="Times New Roman" w:hAnsi="Arial" w:cs="Arial"/>
          <w:color w:val="000000"/>
          <w:sz w:val="24"/>
          <w:szCs w:val="24"/>
        </w:rPr>
        <w:t xml:space="preserve"> experiments. For example, we have developed the Mapped Read Format (MRF), a compact data summary format for short, long and paired-end read </w:t>
      </w:r>
      <w:proofErr w:type="gramStart"/>
      <w:r w:rsidRPr="00CB1B0B">
        <w:rPr>
          <w:rFonts w:ascii="Arial" w:eastAsia="Times New Roman" w:hAnsi="Arial" w:cs="Arial"/>
          <w:color w:val="000000"/>
          <w:sz w:val="24"/>
          <w:szCs w:val="24"/>
        </w:rPr>
        <w:t>alignments that enables</w:t>
      </w:r>
      <w:proofErr w:type="gramEnd"/>
      <w:r w:rsidRPr="00CB1B0B">
        <w:rPr>
          <w:rFonts w:ascii="Arial" w:eastAsia="Times New Roman" w:hAnsi="Arial" w:cs="Arial"/>
          <w:color w:val="000000"/>
          <w:sz w:val="24"/>
          <w:szCs w:val="24"/>
        </w:rPr>
        <w:t xml:space="preserve"> the </w:t>
      </w:r>
      <w:proofErr w:type="spellStart"/>
      <w:r w:rsidRPr="00CB1B0B">
        <w:rPr>
          <w:rFonts w:ascii="Arial" w:eastAsia="Times New Roman" w:hAnsi="Arial" w:cs="Arial"/>
          <w:color w:val="000000"/>
          <w:sz w:val="24"/>
          <w:szCs w:val="24"/>
        </w:rPr>
        <w:t>anonymization</w:t>
      </w:r>
      <w:proofErr w:type="spellEnd"/>
      <w:r w:rsidRPr="00CB1B0B">
        <w:rPr>
          <w:rFonts w:ascii="Arial" w:eastAsia="Times New Roman" w:hAnsi="Arial" w:cs="Arial"/>
          <w:color w:val="000000"/>
          <w:sz w:val="24"/>
          <w:szCs w:val="24"/>
        </w:rPr>
        <w:t xml:space="preserve"> of confidential sequence information. We also developed privacy-aware binary alignment mapping (</w:t>
      </w:r>
      <w:proofErr w:type="spellStart"/>
      <w:r w:rsidRPr="00CB1B0B">
        <w:rPr>
          <w:rFonts w:ascii="Arial" w:eastAsia="Times New Roman" w:hAnsi="Arial" w:cs="Arial"/>
          <w:color w:val="000000"/>
          <w:sz w:val="24"/>
          <w:szCs w:val="24"/>
        </w:rPr>
        <w:t>pBAM</w:t>
      </w:r>
      <w:proofErr w:type="spellEnd"/>
      <w:r w:rsidRPr="00CB1B0B">
        <w:rPr>
          <w:rFonts w:ascii="Arial" w:eastAsia="Times New Roman" w:hAnsi="Arial" w:cs="Arial"/>
          <w:color w:val="000000"/>
          <w:sz w:val="24"/>
          <w:szCs w:val="24"/>
        </w:rPr>
        <w:t xml:space="preserve">) file format to convert the sequence </w:t>
      </w:r>
      <w:r w:rsidR="00B06D29" w:rsidRPr="00CB1B0B">
        <w:rPr>
          <w:rFonts w:ascii="Arial" w:eastAsia="Times New Roman" w:hAnsi="Arial" w:cs="Arial"/>
          <w:color w:val="000000"/>
          <w:sz w:val="24"/>
          <w:szCs w:val="24"/>
        </w:rPr>
        <w:t>alignment</w:t>
      </w:r>
      <w:r w:rsidRPr="00CB1B0B">
        <w:rPr>
          <w:rFonts w:ascii="Arial" w:eastAsia="Times New Roman" w:hAnsi="Arial" w:cs="Arial"/>
          <w:color w:val="000000"/>
          <w:sz w:val="24"/>
          <w:szCs w:val="24"/>
        </w:rPr>
        <w:t xml:space="preserve"> files for functional genomics experiments such as RNA-</w:t>
      </w:r>
      <w:proofErr w:type="spellStart"/>
      <w:r w:rsidRPr="00CB1B0B">
        <w:rPr>
          <w:rFonts w:ascii="Arial" w:eastAsia="Times New Roman" w:hAnsi="Arial" w:cs="Arial"/>
          <w:color w:val="000000"/>
          <w:sz w:val="24"/>
          <w:szCs w:val="24"/>
        </w:rPr>
        <w:t>Seq</w:t>
      </w:r>
      <w:proofErr w:type="spellEnd"/>
      <w:r w:rsidRPr="00CB1B0B">
        <w:rPr>
          <w:rFonts w:ascii="Arial" w:eastAsia="Times New Roman" w:hAnsi="Arial" w:cs="Arial"/>
          <w:color w:val="000000"/>
          <w:sz w:val="24"/>
          <w:szCs w:val="24"/>
        </w:rPr>
        <w:t xml:space="preserve"> and </w:t>
      </w:r>
      <w:proofErr w:type="spellStart"/>
      <w:r w:rsidRPr="00CB1B0B">
        <w:rPr>
          <w:rFonts w:ascii="Arial" w:eastAsia="Times New Roman" w:hAnsi="Arial" w:cs="Arial"/>
          <w:color w:val="000000"/>
          <w:sz w:val="24"/>
          <w:szCs w:val="24"/>
        </w:rPr>
        <w:t>ChIP-Seq</w:t>
      </w:r>
      <w:proofErr w:type="spellEnd"/>
      <w:r w:rsidRPr="00CB1B0B">
        <w:rPr>
          <w:rFonts w:ascii="Arial" w:eastAsia="Times New Roman" w:hAnsi="Arial" w:cs="Arial"/>
          <w:color w:val="000000"/>
          <w:sz w:val="24"/>
          <w:szCs w:val="24"/>
        </w:rPr>
        <w:t xml:space="preserve"> to a format, which we can calculate the commonly calculated properties such as gene expression, peak calling but we can also remove the sensitive information [3].</w:t>
      </w:r>
    </w:p>
    <w:p w14:paraId="1FC8BD6A" w14:textId="77777777" w:rsidR="00001E2D" w:rsidRPr="00CB1B0B" w:rsidRDefault="00001E2D" w:rsidP="00CB1B0B">
      <w:pPr>
        <w:spacing w:after="0" w:line="360" w:lineRule="auto"/>
        <w:rPr>
          <w:rFonts w:ascii="Arial" w:eastAsia="Times New Roman" w:hAnsi="Arial" w:cs="Arial"/>
          <w:color w:val="000000"/>
          <w:sz w:val="24"/>
          <w:szCs w:val="24"/>
        </w:rPr>
      </w:pPr>
    </w:p>
    <w:p w14:paraId="73B8E284" w14:textId="1192C86C" w:rsidR="00233A67" w:rsidRPr="00CB1B0B" w:rsidRDefault="00001E2D" w:rsidP="00CB1B0B">
      <w:pPr>
        <w:spacing w:line="360" w:lineRule="auto"/>
        <w:rPr>
          <w:rFonts w:ascii="Arial" w:hAnsi="Arial" w:cs="Arial"/>
          <w:color w:val="000000"/>
          <w:sz w:val="24"/>
          <w:szCs w:val="24"/>
          <w:shd w:val="clear" w:color="auto" w:fill="FFFFFF"/>
        </w:rPr>
      </w:pPr>
      <w:r w:rsidRPr="00CB1B0B">
        <w:rPr>
          <w:rFonts w:ascii="Arial" w:hAnsi="Arial" w:cs="Arial"/>
          <w:color w:val="000000"/>
          <w:sz w:val="24"/>
          <w:szCs w:val="24"/>
          <w:shd w:val="clear" w:color="auto" w:fill="FFFFFF"/>
        </w:rPr>
        <w:lastRenderedPageBreak/>
        <w:t xml:space="preserve">We also developed tools to deal with the leakage from signal tracks [2]. </w:t>
      </w:r>
      <w:r w:rsidR="00233A67" w:rsidRPr="00CB1B0B">
        <w:rPr>
          <w:rFonts w:ascii="Arial" w:hAnsi="Arial" w:cs="Arial"/>
          <w:color w:val="000000"/>
          <w:sz w:val="24"/>
          <w:szCs w:val="24"/>
          <w:shd w:val="clear" w:color="auto" w:fill="FFFFFF"/>
        </w:rPr>
        <w:t>The most effective way to protect against a linking attack scenario is to ensure that deletion genotypes cannot be inferred from signal pr</w:t>
      </w:r>
      <w:r w:rsidR="00856EA0" w:rsidRPr="00CB1B0B">
        <w:rPr>
          <w:rFonts w:ascii="Arial" w:hAnsi="Arial" w:cs="Arial"/>
          <w:color w:val="000000"/>
          <w:sz w:val="24"/>
          <w:szCs w:val="24"/>
          <w:shd w:val="clear" w:color="auto" w:fill="FFFFFF"/>
        </w:rPr>
        <w:t xml:space="preserve">ofiles. </w:t>
      </w:r>
      <w:r w:rsidRPr="00CB1B0B">
        <w:rPr>
          <w:rFonts w:ascii="Arial" w:hAnsi="Arial" w:cs="Arial"/>
          <w:color w:val="000000"/>
          <w:sz w:val="24"/>
          <w:szCs w:val="24"/>
          <w:shd w:val="clear" w:color="auto" w:fill="FFFFFF"/>
        </w:rPr>
        <w:t>Deletions</w:t>
      </w:r>
      <w:r w:rsidR="00233A67" w:rsidRPr="00CB1B0B">
        <w:rPr>
          <w:rFonts w:ascii="Arial" w:hAnsi="Arial" w:cs="Arial"/>
          <w:color w:val="000000"/>
          <w:sz w:val="24"/>
          <w:szCs w:val="24"/>
          <w:shd w:val="clear" w:color="auto" w:fill="FFFFFF"/>
        </w:rPr>
        <w:t xml:space="preserve"> are a major source of leakage of genetic information from functional genomics signal profiles. We proposed solutions to the signal profiles where we can mask the sensitive information leakage, while providing high utility. Our proposed solution systematically removes the dips in signal profiles as a way to </w:t>
      </w:r>
      <w:proofErr w:type="spellStart"/>
      <w:r w:rsidR="00233A67" w:rsidRPr="00CB1B0B">
        <w:rPr>
          <w:rFonts w:ascii="Arial" w:hAnsi="Arial" w:cs="Arial"/>
          <w:color w:val="000000"/>
          <w:sz w:val="24"/>
          <w:szCs w:val="24"/>
          <w:shd w:val="clear" w:color="auto" w:fill="FFFFFF"/>
        </w:rPr>
        <w:t>anonymize</w:t>
      </w:r>
      <w:proofErr w:type="spellEnd"/>
      <w:r w:rsidR="00233A67" w:rsidRPr="00CB1B0B">
        <w:rPr>
          <w:rFonts w:ascii="Arial" w:hAnsi="Arial" w:cs="Arial"/>
          <w:color w:val="000000"/>
          <w:sz w:val="24"/>
          <w:szCs w:val="24"/>
          <w:shd w:val="clear" w:color="auto" w:fill="FFFFFF"/>
        </w:rPr>
        <w:t xml:space="preserve"> the profiles against the prediction of deletions. To remove these dips systematically, we used median filtering-based signal processing to locally smooth the signal profile around the deletion. This signal processing technique has been used to remove shot noise in two-dimensional imaging data and one-dimensional audio signals.</w:t>
      </w:r>
    </w:p>
    <w:p w14:paraId="2AAAD5E1" w14:textId="77777777" w:rsidR="00186DD2" w:rsidRPr="00CB1B0B" w:rsidRDefault="00186DD2" w:rsidP="00CB1B0B">
      <w:pPr>
        <w:pStyle w:val="Heading1"/>
        <w:spacing w:line="360" w:lineRule="auto"/>
        <w:rPr>
          <w:rFonts w:ascii="Arial" w:hAnsi="Arial" w:cs="Arial"/>
          <w:sz w:val="24"/>
          <w:szCs w:val="24"/>
        </w:rPr>
      </w:pPr>
      <w:r w:rsidRPr="00CB1B0B">
        <w:rPr>
          <w:rFonts w:ascii="Arial" w:hAnsi="Arial" w:cs="Arial"/>
          <w:sz w:val="24"/>
          <w:szCs w:val="24"/>
        </w:rPr>
        <w:t>REFERENCES</w:t>
      </w:r>
    </w:p>
    <w:p w14:paraId="76DBD0DB" w14:textId="424ADBE7" w:rsidR="009E7ECB" w:rsidRPr="00CB1B0B" w:rsidRDefault="00186DD2" w:rsidP="00CB1B0B">
      <w:pPr>
        <w:widowControl w:val="0"/>
        <w:autoSpaceDE w:val="0"/>
        <w:autoSpaceDN w:val="0"/>
        <w:adjustRightInd w:val="0"/>
        <w:spacing w:after="140" w:line="360" w:lineRule="auto"/>
        <w:ind w:left="640" w:hanging="640"/>
        <w:rPr>
          <w:rFonts w:ascii="Arial" w:hAnsi="Arial" w:cs="Arial"/>
          <w:noProof/>
          <w:sz w:val="24"/>
          <w:szCs w:val="24"/>
        </w:rPr>
      </w:pPr>
      <w:r w:rsidRPr="00CB1B0B">
        <w:rPr>
          <w:rFonts w:ascii="Arial" w:hAnsi="Arial" w:cs="Arial"/>
          <w:sz w:val="24"/>
          <w:szCs w:val="24"/>
        </w:rPr>
        <w:fldChar w:fldCharType="begin" w:fldLock="1"/>
      </w:r>
      <w:r w:rsidRPr="00CB1B0B">
        <w:rPr>
          <w:rFonts w:ascii="Arial" w:hAnsi="Arial" w:cs="Arial"/>
          <w:sz w:val="24"/>
          <w:szCs w:val="24"/>
        </w:rPr>
        <w:instrText xml:space="preserve">ADDIN Mendeley Bibliography CSL_BIBLIOGRAPHY </w:instrText>
      </w:r>
      <w:r w:rsidRPr="00CB1B0B">
        <w:rPr>
          <w:rFonts w:ascii="Arial" w:hAnsi="Arial" w:cs="Arial"/>
          <w:sz w:val="24"/>
          <w:szCs w:val="24"/>
        </w:rPr>
        <w:fldChar w:fldCharType="separate"/>
      </w:r>
      <w:r w:rsidR="009E7ECB" w:rsidRPr="00CB1B0B">
        <w:rPr>
          <w:rFonts w:ascii="Arial" w:hAnsi="Arial" w:cs="Arial"/>
          <w:noProof/>
          <w:sz w:val="24"/>
          <w:szCs w:val="24"/>
        </w:rPr>
        <w:t>1.</w:t>
      </w:r>
      <w:r w:rsidR="009E7ECB" w:rsidRPr="00CB1B0B">
        <w:rPr>
          <w:rFonts w:ascii="Arial" w:hAnsi="Arial" w:cs="Arial"/>
          <w:noProof/>
          <w:sz w:val="24"/>
          <w:szCs w:val="24"/>
        </w:rPr>
        <w:tab/>
      </w:r>
      <w:r w:rsidR="00001E2D" w:rsidRPr="00CB1B0B">
        <w:rPr>
          <w:rFonts w:ascii="Arial" w:hAnsi="Arial" w:cs="Arial"/>
          <w:noProof/>
          <w:sz w:val="24"/>
          <w:szCs w:val="24"/>
        </w:rPr>
        <w:t>Harmanci and Gerstein, Quantification of private information leakage from phenotype-genotype data: linking attacks. Nature Methods 13 (3), 251</w:t>
      </w:r>
    </w:p>
    <w:p w14:paraId="69E863A2" w14:textId="246F3C76" w:rsidR="009E7ECB" w:rsidRPr="00CB1B0B" w:rsidRDefault="009E7ECB" w:rsidP="00CB1B0B">
      <w:pPr>
        <w:widowControl w:val="0"/>
        <w:autoSpaceDE w:val="0"/>
        <w:autoSpaceDN w:val="0"/>
        <w:adjustRightInd w:val="0"/>
        <w:spacing w:after="140" w:line="360" w:lineRule="auto"/>
        <w:ind w:left="640" w:hanging="640"/>
        <w:rPr>
          <w:rFonts w:ascii="Arial" w:hAnsi="Arial" w:cs="Arial"/>
          <w:noProof/>
          <w:sz w:val="24"/>
          <w:szCs w:val="24"/>
        </w:rPr>
      </w:pPr>
      <w:r w:rsidRPr="00CB1B0B">
        <w:rPr>
          <w:rFonts w:ascii="Arial" w:hAnsi="Arial" w:cs="Arial"/>
          <w:noProof/>
          <w:sz w:val="24"/>
          <w:szCs w:val="24"/>
        </w:rPr>
        <w:t>2.</w:t>
      </w:r>
      <w:r w:rsidRPr="00CB1B0B">
        <w:rPr>
          <w:rFonts w:ascii="Arial" w:hAnsi="Arial" w:cs="Arial"/>
          <w:noProof/>
          <w:sz w:val="24"/>
          <w:szCs w:val="24"/>
        </w:rPr>
        <w:tab/>
      </w:r>
      <w:r w:rsidR="00001E2D" w:rsidRPr="00CB1B0B">
        <w:rPr>
          <w:rFonts w:ascii="Arial" w:hAnsi="Arial" w:cs="Arial"/>
          <w:noProof/>
          <w:sz w:val="24"/>
          <w:szCs w:val="24"/>
        </w:rPr>
        <w:t>Harmanci and Gerstein, Analysis of sensitive information leakage in functional genomics signal profiles through genomic deletions</w:t>
      </w:r>
      <w:r w:rsidR="00466C45" w:rsidRPr="00CB1B0B">
        <w:rPr>
          <w:rFonts w:ascii="Arial" w:hAnsi="Arial" w:cs="Arial"/>
          <w:noProof/>
          <w:sz w:val="24"/>
          <w:szCs w:val="24"/>
        </w:rPr>
        <w:t>. Nature Communications 9 (1), 2453</w:t>
      </w:r>
    </w:p>
    <w:p w14:paraId="13432448" w14:textId="5DC421D9" w:rsidR="009E7ECB" w:rsidRPr="00CB1B0B" w:rsidRDefault="009E7ECB" w:rsidP="00CB1B0B">
      <w:pPr>
        <w:widowControl w:val="0"/>
        <w:autoSpaceDE w:val="0"/>
        <w:autoSpaceDN w:val="0"/>
        <w:adjustRightInd w:val="0"/>
        <w:spacing w:after="140" w:line="360" w:lineRule="auto"/>
        <w:ind w:left="640" w:hanging="640"/>
        <w:rPr>
          <w:rFonts w:ascii="Arial" w:hAnsi="Arial" w:cs="Arial"/>
          <w:noProof/>
          <w:sz w:val="24"/>
          <w:szCs w:val="24"/>
        </w:rPr>
      </w:pPr>
      <w:r w:rsidRPr="00CB1B0B">
        <w:rPr>
          <w:rFonts w:ascii="Arial" w:hAnsi="Arial" w:cs="Arial"/>
          <w:noProof/>
          <w:sz w:val="24"/>
          <w:szCs w:val="24"/>
        </w:rPr>
        <w:t>3.</w:t>
      </w:r>
      <w:r w:rsidRPr="00CB1B0B">
        <w:rPr>
          <w:rFonts w:ascii="Arial" w:hAnsi="Arial" w:cs="Arial"/>
          <w:noProof/>
          <w:sz w:val="24"/>
          <w:szCs w:val="24"/>
        </w:rPr>
        <w:tab/>
      </w:r>
      <w:r w:rsidR="00466C45" w:rsidRPr="00CB1B0B">
        <w:rPr>
          <w:rFonts w:ascii="Arial" w:hAnsi="Arial" w:cs="Arial"/>
          <w:noProof/>
          <w:sz w:val="24"/>
          <w:szCs w:val="24"/>
        </w:rPr>
        <w:t>Gursoy et al., Sensitive information leakage from functional genomics data: Theoretical quanbtifications &amp; practical file formats for privacy preservations</w:t>
      </w:r>
    </w:p>
    <w:p w14:paraId="268B2DF9" w14:textId="7B25812E" w:rsidR="00466C45" w:rsidRPr="00CB1B0B" w:rsidRDefault="00466C45" w:rsidP="00CB1B0B">
      <w:pPr>
        <w:widowControl w:val="0"/>
        <w:autoSpaceDE w:val="0"/>
        <w:autoSpaceDN w:val="0"/>
        <w:adjustRightInd w:val="0"/>
        <w:spacing w:after="140" w:line="360" w:lineRule="auto"/>
        <w:ind w:left="640" w:hanging="640"/>
        <w:rPr>
          <w:rFonts w:ascii="Arial" w:hAnsi="Arial" w:cs="Arial"/>
          <w:i/>
          <w:iCs/>
          <w:noProof/>
          <w:sz w:val="24"/>
          <w:szCs w:val="24"/>
        </w:rPr>
      </w:pPr>
    </w:p>
    <w:p w14:paraId="168EC1F2" w14:textId="4F5DAF5B" w:rsidR="009E7ECB" w:rsidRPr="00CB1B0B" w:rsidRDefault="009E7ECB" w:rsidP="00CB1B0B">
      <w:pPr>
        <w:widowControl w:val="0"/>
        <w:autoSpaceDE w:val="0"/>
        <w:autoSpaceDN w:val="0"/>
        <w:adjustRightInd w:val="0"/>
        <w:spacing w:after="140" w:line="360" w:lineRule="auto"/>
        <w:rPr>
          <w:rFonts w:ascii="Arial" w:hAnsi="Arial" w:cs="Arial"/>
          <w:noProof/>
          <w:sz w:val="24"/>
          <w:szCs w:val="24"/>
        </w:rPr>
      </w:pPr>
    </w:p>
    <w:p w14:paraId="7DB313B7" w14:textId="77777777" w:rsidR="00186DD2" w:rsidRPr="00CB1B0B" w:rsidRDefault="00186DD2" w:rsidP="00CB1B0B">
      <w:pPr>
        <w:pStyle w:val="NormalWeb"/>
        <w:spacing w:line="360" w:lineRule="auto"/>
        <w:divId w:val="1030574686"/>
        <w:rPr>
          <w:rFonts w:ascii="Arial" w:hAnsi="Arial" w:cs="Arial"/>
        </w:rPr>
      </w:pPr>
      <w:r w:rsidRPr="00CB1B0B">
        <w:rPr>
          <w:rFonts w:ascii="Arial" w:hAnsi="Arial" w:cs="Arial"/>
        </w:rPr>
        <w:fldChar w:fldCharType="end"/>
      </w:r>
    </w:p>
    <w:p w14:paraId="5A084A2A" w14:textId="77777777" w:rsidR="00F9641D" w:rsidRPr="00CB1B0B" w:rsidRDefault="00F9641D" w:rsidP="00CB1B0B">
      <w:pPr>
        <w:spacing w:line="360" w:lineRule="auto"/>
        <w:rPr>
          <w:rFonts w:ascii="Arial" w:hAnsi="Arial" w:cs="Arial"/>
          <w:sz w:val="24"/>
          <w:szCs w:val="24"/>
        </w:rPr>
      </w:pPr>
    </w:p>
    <w:sectPr w:rsidR="00F9641D" w:rsidRPr="00CB1B0B" w:rsidSect="00811CFE">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BCC0E6" w14:textId="77777777" w:rsidR="00001E2D" w:rsidRDefault="00001E2D" w:rsidP="00E60BDF">
      <w:pPr>
        <w:spacing w:after="0" w:line="240" w:lineRule="auto"/>
      </w:pPr>
      <w:r>
        <w:separator/>
      </w:r>
    </w:p>
  </w:endnote>
  <w:endnote w:type="continuationSeparator" w:id="0">
    <w:p w14:paraId="702B4286" w14:textId="77777777" w:rsidR="00001E2D" w:rsidRDefault="00001E2D" w:rsidP="00E60B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69834"/>
      <w:docPartObj>
        <w:docPartGallery w:val="Page Numbers (Bottom of Page)"/>
        <w:docPartUnique/>
      </w:docPartObj>
    </w:sdtPr>
    <w:sdtEndPr>
      <w:rPr>
        <w:noProof/>
      </w:rPr>
    </w:sdtEndPr>
    <w:sdtContent>
      <w:p w14:paraId="1E99A8C0" w14:textId="77777777" w:rsidR="00001E2D" w:rsidRDefault="00001E2D">
        <w:pPr>
          <w:pStyle w:val="Footer"/>
          <w:jc w:val="right"/>
        </w:pPr>
        <w:r>
          <w:fldChar w:fldCharType="begin"/>
        </w:r>
        <w:r>
          <w:instrText xml:space="preserve"> PAGE   \* MERGEFORMAT </w:instrText>
        </w:r>
        <w:r>
          <w:fldChar w:fldCharType="separate"/>
        </w:r>
        <w:r w:rsidR="00D64BE1">
          <w:rPr>
            <w:noProof/>
          </w:rPr>
          <w:t>1</w:t>
        </w:r>
        <w:r>
          <w:rPr>
            <w:noProof/>
          </w:rPr>
          <w:fldChar w:fldCharType="end"/>
        </w:r>
      </w:p>
    </w:sdtContent>
  </w:sdt>
  <w:p w14:paraId="07EB92D6" w14:textId="77777777" w:rsidR="00001E2D" w:rsidRDefault="00001E2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222AD" w14:textId="77777777" w:rsidR="00001E2D" w:rsidRDefault="00001E2D" w:rsidP="00E60BDF">
      <w:pPr>
        <w:spacing w:after="0" w:line="240" w:lineRule="auto"/>
      </w:pPr>
      <w:r>
        <w:separator/>
      </w:r>
    </w:p>
  </w:footnote>
  <w:footnote w:type="continuationSeparator" w:id="0">
    <w:p w14:paraId="2418CC45" w14:textId="77777777" w:rsidR="00001E2D" w:rsidRDefault="00001E2D" w:rsidP="00E60BD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41559"/>
    <w:multiLevelType w:val="hybridMultilevel"/>
    <w:tmpl w:val="CAC0A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03502E"/>
    <w:multiLevelType w:val="hybridMultilevel"/>
    <w:tmpl w:val="99B2E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CF11C3"/>
    <w:multiLevelType w:val="hybridMultilevel"/>
    <w:tmpl w:val="4A6A1FB0"/>
    <w:lvl w:ilvl="0" w:tplc="FB94EA18">
      <w:start w:val="1"/>
      <w:numFmt w:val="bullet"/>
      <w:lvlText w:val="•"/>
      <w:lvlJc w:val="left"/>
      <w:pPr>
        <w:tabs>
          <w:tab w:val="num" w:pos="720"/>
        </w:tabs>
        <w:ind w:left="720" w:hanging="360"/>
      </w:pPr>
      <w:rPr>
        <w:rFonts w:ascii="Arial" w:hAnsi="Arial" w:hint="default"/>
      </w:rPr>
    </w:lvl>
    <w:lvl w:ilvl="1" w:tplc="1F7AF978" w:tentative="1">
      <w:start w:val="1"/>
      <w:numFmt w:val="bullet"/>
      <w:lvlText w:val="•"/>
      <w:lvlJc w:val="left"/>
      <w:pPr>
        <w:tabs>
          <w:tab w:val="num" w:pos="1440"/>
        </w:tabs>
        <w:ind w:left="1440" w:hanging="360"/>
      </w:pPr>
      <w:rPr>
        <w:rFonts w:ascii="Arial" w:hAnsi="Arial" w:hint="default"/>
      </w:rPr>
    </w:lvl>
    <w:lvl w:ilvl="2" w:tplc="2F5C38BC">
      <w:start w:val="1"/>
      <w:numFmt w:val="bullet"/>
      <w:lvlText w:val="•"/>
      <w:lvlJc w:val="left"/>
      <w:pPr>
        <w:tabs>
          <w:tab w:val="num" w:pos="2160"/>
        </w:tabs>
        <w:ind w:left="2160" w:hanging="360"/>
      </w:pPr>
      <w:rPr>
        <w:rFonts w:ascii="Arial" w:hAnsi="Arial" w:hint="default"/>
      </w:rPr>
    </w:lvl>
    <w:lvl w:ilvl="3" w:tplc="F72AA7F8" w:tentative="1">
      <w:start w:val="1"/>
      <w:numFmt w:val="bullet"/>
      <w:lvlText w:val="•"/>
      <w:lvlJc w:val="left"/>
      <w:pPr>
        <w:tabs>
          <w:tab w:val="num" w:pos="2880"/>
        </w:tabs>
        <w:ind w:left="2880" w:hanging="360"/>
      </w:pPr>
      <w:rPr>
        <w:rFonts w:ascii="Arial" w:hAnsi="Arial" w:hint="default"/>
      </w:rPr>
    </w:lvl>
    <w:lvl w:ilvl="4" w:tplc="59DE080C" w:tentative="1">
      <w:start w:val="1"/>
      <w:numFmt w:val="bullet"/>
      <w:lvlText w:val="•"/>
      <w:lvlJc w:val="left"/>
      <w:pPr>
        <w:tabs>
          <w:tab w:val="num" w:pos="3600"/>
        </w:tabs>
        <w:ind w:left="3600" w:hanging="360"/>
      </w:pPr>
      <w:rPr>
        <w:rFonts w:ascii="Arial" w:hAnsi="Arial" w:hint="default"/>
      </w:rPr>
    </w:lvl>
    <w:lvl w:ilvl="5" w:tplc="29A4D86E" w:tentative="1">
      <w:start w:val="1"/>
      <w:numFmt w:val="bullet"/>
      <w:lvlText w:val="•"/>
      <w:lvlJc w:val="left"/>
      <w:pPr>
        <w:tabs>
          <w:tab w:val="num" w:pos="4320"/>
        </w:tabs>
        <w:ind w:left="4320" w:hanging="360"/>
      </w:pPr>
      <w:rPr>
        <w:rFonts w:ascii="Arial" w:hAnsi="Arial" w:hint="default"/>
      </w:rPr>
    </w:lvl>
    <w:lvl w:ilvl="6" w:tplc="A0EE4160" w:tentative="1">
      <w:start w:val="1"/>
      <w:numFmt w:val="bullet"/>
      <w:lvlText w:val="•"/>
      <w:lvlJc w:val="left"/>
      <w:pPr>
        <w:tabs>
          <w:tab w:val="num" w:pos="5040"/>
        </w:tabs>
        <w:ind w:left="5040" w:hanging="360"/>
      </w:pPr>
      <w:rPr>
        <w:rFonts w:ascii="Arial" w:hAnsi="Arial" w:hint="default"/>
      </w:rPr>
    </w:lvl>
    <w:lvl w:ilvl="7" w:tplc="79F8C66E" w:tentative="1">
      <w:start w:val="1"/>
      <w:numFmt w:val="bullet"/>
      <w:lvlText w:val="•"/>
      <w:lvlJc w:val="left"/>
      <w:pPr>
        <w:tabs>
          <w:tab w:val="num" w:pos="5760"/>
        </w:tabs>
        <w:ind w:left="5760" w:hanging="360"/>
      </w:pPr>
      <w:rPr>
        <w:rFonts w:ascii="Arial" w:hAnsi="Arial" w:hint="default"/>
      </w:rPr>
    </w:lvl>
    <w:lvl w:ilvl="8" w:tplc="1B107F9C" w:tentative="1">
      <w:start w:val="1"/>
      <w:numFmt w:val="bullet"/>
      <w:lvlText w:val="•"/>
      <w:lvlJc w:val="left"/>
      <w:pPr>
        <w:tabs>
          <w:tab w:val="num" w:pos="6480"/>
        </w:tabs>
        <w:ind w:left="6480" w:hanging="360"/>
      </w:pPr>
      <w:rPr>
        <w:rFonts w:ascii="Arial" w:hAnsi="Arial" w:hint="default"/>
      </w:rPr>
    </w:lvl>
  </w:abstractNum>
  <w:abstractNum w:abstractNumId="3">
    <w:nsid w:val="6BDA6B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C0356D9"/>
    <w:multiLevelType w:val="multilevel"/>
    <w:tmpl w:val="DEDE92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6"/>
        <w:szCs w:val="26"/>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A0D"/>
    <w:rsid w:val="000015D3"/>
    <w:rsid w:val="00001E2D"/>
    <w:rsid w:val="00003E21"/>
    <w:rsid w:val="0000460F"/>
    <w:rsid w:val="00010B74"/>
    <w:rsid w:val="000117DE"/>
    <w:rsid w:val="00011C92"/>
    <w:rsid w:val="00011E11"/>
    <w:rsid w:val="000124B1"/>
    <w:rsid w:val="00012CBF"/>
    <w:rsid w:val="0001389F"/>
    <w:rsid w:val="000148B1"/>
    <w:rsid w:val="00014F40"/>
    <w:rsid w:val="00015FF5"/>
    <w:rsid w:val="00016196"/>
    <w:rsid w:val="000174D5"/>
    <w:rsid w:val="00017F30"/>
    <w:rsid w:val="00021A7B"/>
    <w:rsid w:val="00021F07"/>
    <w:rsid w:val="000223F2"/>
    <w:rsid w:val="00022A9B"/>
    <w:rsid w:val="00024C14"/>
    <w:rsid w:val="00025BA5"/>
    <w:rsid w:val="00025CA3"/>
    <w:rsid w:val="000270DB"/>
    <w:rsid w:val="0002741C"/>
    <w:rsid w:val="00027CE1"/>
    <w:rsid w:val="00031C33"/>
    <w:rsid w:val="00032D43"/>
    <w:rsid w:val="000335F8"/>
    <w:rsid w:val="0003498B"/>
    <w:rsid w:val="00036121"/>
    <w:rsid w:val="00036216"/>
    <w:rsid w:val="000362EC"/>
    <w:rsid w:val="000372E8"/>
    <w:rsid w:val="00040D3B"/>
    <w:rsid w:val="00041B46"/>
    <w:rsid w:val="00042B8F"/>
    <w:rsid w:val="00043A20"/>
    <w:rsid w:val="000442F9"/>
    <w:rsid w:val="0004444B"/>
    <w:rsid w:val="0004479D"/>
    <w:rsid w:val="00044CE8"/>
    <w:rsid w:val="00045461"/>
    <w:rsid w:val="000478B0"/>
    <w:rsid w:val="00047E4E"/>
    <w:rsid w:val="0005287F"/>
    <w:rsid w:val="00053277"/>
    <w:rsid w:val="000548E7"/>
    <w:rsid w:val="000558CA"/>
    <w:rsid w:val="00056985"/>
    <w:rsid w:val="00056FBD"/>
    <w:rsid w:val="000577E4"/>
    <w:rsid w:val="00060456"/>
    <w:rsid w:val="000607B7"/>
    <w:rsid w:val="000627FE"/>
    <w:rsid w:val="00062A8C"/>
    <w:rsid w:val="00064954"/>
    <w:rsid w:val="00064A83"/>
    <w:rsid w:val="00064E8E"/>
    <w:rsid w:val="0006562F"/>
    <w:rsid w:val="00066102"/>
    <w:rsid w:val="00066B09"/>
    <w:rsid w:val="00067E84"/>
    <w:rsid w:val="0007036F"/>
    <w:rsid w:val="00070F64"/>
    <w:rsid w:val="0007144E"/>
    <w:rsid w:val="00072267"/>
    <w:rsid w:val="000725C4"/>
    <w:rsid w:val="00072727"/>
    <w:rsid w:val="00073011"/>
    <w:rsid w:val="000730E3"/>
    <w:rsid w:val="00073282"/>
    <w:rsid w:val="0007483F"/>
    <w:rsid w:val="00075058"/>
    <w:rsid w:val="00077A44"/>
    <w:rsid w:val="000800D1"/>
    <w:rsid w:val="000803AC"/>
    <w:rsid w:val="00082882"/>
    <w:rsid w:val="00082CC6"/>
    <w:rsid w:val="00083AC7"/>
    <w:rsid w:val="0008463C"/>
    <w:rsid w:val="00084A82"/>
    <w:rsid w:val="00085F3E"/>
    <w:rsid w:val="0008688C"/>
    <w:rsid w:val="00087DC2"/>
    <w:rsid w:val="0009380B"/>
    <w:rsid w:val="00093891"/>
    <w:rsid w:val="000938AC"/>
    <w:rsid w:val="00093C53"/>
    <w:rsid w:val="00095BB9"/>
    <w:rsid w:val="00097603"/>
    <w:rsid w:val="000A0E86"/>
    <w:rsid w:val="000A2455"/>
    <w:rsid w:val="000A52B8"/>
    <w:rsid w:val="000A5B4E"/>
    <w:rsid w:val="000B17C3"/>
    <w:rsid w:val="000B2E3B"/>
    <w:rsid w:val="000B3FE2"/>
    <w:rsid w:val="000B4B7D"/>
    <w:rsid w:val="000B56F2"/>
    <w:rsid w:val="000B6880"/>
    <w:rsid w:val="000B746F"/>
    <w:rsid w:val="000B7D6A"/>
    <w:rsid w:val="000C23BF"/>
    <w:rsid w:val="000C249B"/>
    <w:rsid w:val="000C3E60"/>
    <w:rsid w:val="000C3F5B"/>
    <w:rsid w:val="000C4704"/>
    <w:rsid w:val="000C4DB8"/>
    <w:rsid w:val="000C501B"/>
    <w:rsid w:val="000C5B1F"/>
    <w:rsid w:val="000C60D0"/>
    <w:rsid w:val="000C6ED7"/>
    <w:rsid w:val="000C7882"/>
    <w:rsid w:val="000C7D52"/>
    <w:rsid w:val="000D1414"/>
    <w:rsid w:val="000D2DD4"/>
    <w:rsid w:val="000D394B"/>
    <w:rsid w:val="000D3A25"/>
    <w:rsid w:val="000D3A28"/>
    <w:rsid w:val="000D4282"/>
    <w:rsid w:val="000D4295"/>
    <w:rsid w:val="000D5EB5"/>
    <w:rsid w:val="000E0E81"/>
    <w:rsid w:val="000E1747"/>
    <w:rsid w:val="000E1C38"/>
    <w:rsid w:val="000E1F9D"/>
    <w:rsid w:val="000E21A6"/>
    <w:rsid w:val="000E22C9"/>
    <w:rsid w:val="000E261C"/>
    <w:rsid w:val="000E54AA"/>
    <w:rsid w:val="000E629B"/>
    <w:rsid w:val="000E666B"/>
    <w:rsid w:val="000E6CA3"/>
    <w:rsid w:val="000E7974"/>
    <w:rsid w:val="000F0380"/>
    <w:rsid w:val="000F08D5"/>
    <w:rsid w:val="000F1A3E"/>
    <w:rsid w:val="000F1B59"/>
    <w:rsid w:val="000F307C"/>
    <w:rsid w:val="000F50D7"/>
    <w:rsid w:val="000F5EF3"/>
    <w:rsid w:val="00100077"/>
    <w:rsid w:val="001003A5"/>
    <w:rsid w:val="001006EE"/>
    <w:rsid w:val="001009F0"/>
    <w:rsid w:val="001025BE"/>
    <w:rsid w:val="00102EA1"/>
    <w:rsid w:val="001032F6"/>
    <w:rsid w:val="001033B6"/>
    <w:rsid w:val="00105162"/>
    <w:rsid w:val="00105A2E"/>
    <w:rsid w:val="00106481"/>
    <w:rsid w:val="00106B65"/>
    <w:rsid w:val="00107A2F"/>
    <w:rsid w:val="00107B50"/>
    <w:rsid w:val="00107BA9"/>
    <w:rsid w:val="0011260D"/>
    <w:rsid w:val="00112B7B"/>
    <w:rsid w:val="001137CF"/>
    <w:rsid w:val="0011448C"/>
    <w:rsid w:val="00115044"/>
    <w:rsid w:val="0011527B"/>
    <w:rsid w:val="001162BC"/>
    <w:rsid w:val="00116A47"/>
    <w:rsid w:val="001201A2"/>
    <w:rsid w:val="0012425A"/>
    <w:rsid w:val="00124C58"/>
    <w:rsid w:val="00124DA6"/>
    <w:rsid w:val="00125D99"/>
    <w:rsid w:val="001260EB"/>
    <w:rsid w:val="00126AD0"/>
    <w:rsid w:val="00130EBE"/>
    <w:rsid w:val="00131F7F"/>
    <w:rsid w:val="0013239A"/>
    <w:rsid w:val="00132459"/>
    <w:rsid w:val="00132BB5"/>
    <w:rsid w:val="00133021"/>
    <w:rsid w:val="00133333"/>
    <w:rsid w:val="00133A99"/>
    <w:rsid w:val="00133B87"/>
    <w:rsid w:val="001348BB"/>
    <w:rsid w:val="00135FAD"/>
    <w:rsid w:val="0013639A"/>
    <w:rsid w:val="00136EBF"/>
    <w:rsid w:val="00137691"/>
    <w:rsid w:val="00137D09"/>
    <w:rsid w:val="00137DF3"/>
    <w:rsid w:val="0014042E"/>
    <w:rsid w:val="0014091E"/>
    <w:rsid w:val="00140F57"/>
    <w:rsid w:val="00141534"/>
    <w:rsid w:val="001428D1"/>
    <w:rsid w:val="00143232"/>
    <w:rsid w:val="001437CC"/>
    <w:rsid w:val="0014414C"/>
    <w:rsid w:val="001441C6"/>
    <w:rsid w:val="001466A5"/>
    <w:rsid w:val="00146B73"/>
    <w:rsid w:val="00146BBE"/>
    <w:rsid w:val="00147920"/>
    <w:rsid w:val="00150200"/>
    <w:rsid w:val="001515EA"/>
    <w:rsid w:val="001517D7"/>
    <w:rsid w:val="0015193B"/>
    <w:rsid w:val="00152B2D"/>
    <w:rsid w:val="00153021"/>
    <w:rsid w:val="00153508"/>
    <w:rsid w:val="00153A50"/>
    <w:rsid w:val="00153B59"/>
    <w:rsid w:val="00155F37"/>
    <w:rsid w:val="0015638C"/>
    <w:rsid w:val="00156C15"/>
    <w:rsid w:val="00156EC1"/>
    <w:rsid w:val="0016010F"/>
    <w:rsid w:val="00160923"/>
    <w:rsid w:val="00160964"/>
    <w:rsid w:val="00161B8C"/>
    <w:rsid w:val="001630FD"/>
    <w:rsid w:val="00163A4A"/>
    <w:rsid w:val="00163E94"/>
    <w:rsid w:val="00164477"/>
    <w:rsid w:val="0016655F"/>
    <w:rsid w:val="001666DB"/>
    <w:rsid w:val="00166970"/>
    <w:rsid w:val="00166AC9"/>
    <w:rsid w:val="0017073E"/>
    <w:rsid w:val="00170C85"/>
    <w:rsid w:val="00171486"/>
    <w:rsid w:val="001720E5"/>
    <w:rsid w:val="00175812"/>
    <w:rsid w:val="00176A16"/>
    <w:rsid w:val="00177FCB"/>
    <w:rsid w:val="0018010F"/>
    <w:rsid w:val="00180F81"/>
    <w:rsid w:val="0018177E"/>
    <w:rsid w:val="00183584"/>
    <w:rsid w:val="00183D64"/>
    <w:rsid w:val="00184E9E"/>
    <w:rsid w:val="001855B6"/>
    <w:rsid w:val="00185E5D"/>
    <w:rsid w:val="00186844"/>
    <w:rsid w:val="00186DD2"/>
    <w:rsid w:val="00186DF2"/>
    <w:rsid w:val="00187D08"/>
    <w:rsid w:val="00187E9F"/>
    <w:rsid w:val="001902A0"/>
    <w:rsid w:val="00191F27"/>
    <w:rsid w:val="001922DF"/>
    <w:rsid w:val="001924F5"/>
    <w:rsid w:val="00192C04"/>
    <w:rsid w:val="00194242"/>
    <w:rsid w:val="001943D3"/>
    <w:rsid w:val="00195330"/>
    <w:rsid w:val="0019571C"/>
    <w:rsid w:val="00197BA4"/>
    <w:rsid w:val="001A0DB4"/>
    <w:rsid w:val="001A1D39"/>
    <w:rsid w:val="001A1F43"/>
    <w:rsid w:val="001A20B9"/>
    <w:rsid w:val="001A2283"/>
    <w:rsid w:val="001A2BFE"/>
    <w:rsid w:val="001A4328"/>
    <w:rsid w:val="001A4BBC"/>
    <w:rsid w:val="001A60BF"/>
    <w:rsid w:val="001A64B5"/>
    <w:rsid w:val="001A7139"/>
    <w:rsid w:val="001A77BE"/>
    <w:rsid w:val="001A7AA5"/>
    <w:rsid w:val="001B008C"/>
    <w:rsid w:val="001B1907"/>
    <w:rsid w:val="001B1A50"/>
    <w:rsid w:val="001B1D22"/>
    <w:rsid w:val="001B1DAB"/>
    <w:rsid w:val="001B2BC6"/>
    <w:rsid w:val="001B3333"/>
    <w:rsid w:val="001B4A99"/>
    <w:rsid w:val="001B5509"/>
    <w:rsid w:val="001B5AB0"/>
    <w:rsid w:val="001B5FFB"/>
    <w:rsid w:val="001B60E9"/>
    <w:rsid w:val="001B6167"/>
    <w:rsid w:val="001B66B1"/>
    <w:rsid w:val="001B68AE"/>
    <w:rsid w:val="001B7954"/>
    <w:rsid w:val="001C20C1"/>
    <w:rsid w:val="001C3AF3"/>
    <w:rsid w:val="001C41C6"/>
    <w:rsid w:val="001C4AF5"/>
    <w:rsid w:val="001C4FFD"/>
    <w:rsid w:val="001C6149"/>
    <w:rsid w:val="001C6974"/>
    <w:rsid w:val="001C7357"/>
    <w:rsid w:val="001C7A05"/>
    <w:rsid w:val="001D1A0D"/>
    <w:rsid w:val="001D2946"/>
    <w:rsid w:val="001D3AA4"/>
    <w:rsid w:val="001D4800"/>
    <w:rsid w:val="001D5016"/>
    <w:rsid w:val="001D6B08"/>
    <w:rsid w:val="001D6F6F"/>
    <w:rsid w:val="001D7FE2"/>
    <w:rsid w:val="001E0ABE"/>
    <w:rsid w:val="001E0CF0"/>
    <w:rsid w:val="001E1894"/>
    <w:rsid w:val="001E231D"/>
    <w:rsid w:val="001E2CBB"/>
    <w:rsid w:val="001E41D6"/>
    <w:rsid w:val="001E46E9"/>
    <w:rsid w:val="001E63BC"/>
    <w:rsid w:val="001E7E9C"/>
    <w:rsid w:val="001F0C4D"/>
    <w:rsid w:val="001F0DD5"/>
    <w:rsid w:val="001F1272"/>
    <w:rsid w:val="001F17AA"/>
    <w:rsid w:val="001F2289"/>
    <w:rsid w:val="001F5230"/>
    <w:rsid w:val="001F6948"/>
    <w:rsid w:val="001F7974"/>
    <w:rsid w:val="00200867"/>
    <w:rsid w:val="00200E1B"/>
    <w:rsid w:val="002015A0"/>
    <w:rsid w:val="002015B1"/>
    <w:rsid w:val="00203195"/>
    <w:rsid w:val="002036C4"/>
    <w:rsid w:val="00205F48"/>
    <w:rsid w:val="0020650D"/>
    <w:rsid w:val="00207551"/>
    <w:rsid w:val="002102B2"/>
    <w:rsid w:val="002104CE"/>
    <w:rsid w:val="00210CBF"/>
    <w:rsid w:val="00210FA1"/>
    <w:rsid w:val="00211628"/>
    <w:rsid w:val="00211699"/>
    <w:rsid w:val="00211EEF"/>
    <w:rsid w:val="00212500"/>
    <w:rsid w:val="00212BAC"/>
    <w:rsid w:val="00213DA0"/>
    <w:rsid w:val="002141DD"/>
    <w:rsid w:val="002168BF"/>
    <w:rsid w:val="00216B5E"/>
    <w:rsid w:val="00217AE6"/>
    <w:rsid w:val="00217C64"/>
    <w:rsid w:val="00220197"/>
    <w:rsid w:val="00220272"/>
    <w:rsid w:val="00221F09"/>
    <w:rsid w:val="00222AD1"/>
    <w:rsid w:val="00224126"/>
    <w:rsid w:val="00224D1A"/>
    <w:rsid w:val="00225059"/>
    <w:rsid w:val="00225971"/>
    <w:rsid w:val="00230012"/>
    <w:rsid w:val="00230D03"/>
    <w:rsid w:val="0023193E"/>
    <w:rsid w:val="0023331C"/>
    <w:rsid w:val="00233A67"/>
    <w:rsid w:val="00233A6D"/>
    <w:rsid w:val="00234032"/>
    <w:rsid w:val="002349E2"/>
    <w:rsid w:val="00234D04"/>
    <w:rsid w:val="002354C2"/>
    <w:rsid w:val="00236DB3"/>
    <w:rsid w:val="0023716C"/>
    <w:rsid w:val="00237229"/>
    <w:rsid w:val="0024158A"/>
    <w:rsid w:val="00242551"/>
    <w:rsid w:val="00244110"/>
    <w:rsid w:val="00244E8D"/>
    <w:rsid w:val="002465ED"/>
    <w:rsid w:val="0024704F"/>
    <w:rsid w:val="0024765F"/>
    <w:rsid w:val="00250E00"/>
    <w:rsid w:val="002532E8"/>
    <w:rsid w:val="002536B5"/>
    <w:rsid w:val="0025457A"/>
    <w:rsid w:val="0025524F"/>
    <w:rsid w:val="00256605"/>
    <w:rsid w:val="00256FE9"/>
    <w:rsid w:val="002600BE"/>
    <w:rsid w:val="0026286A"/>
    <w:rsid w:val="00262E32"/>
    <w:rsid w:val="00263215"/>
    <w:rsid w:val="00263458"/>
    <w:rsid w:val="00263B01"/>
    <w:rsid w:val="00264964"/>
    <w:rsid w:val="002650F8"/>
    <w:rsid w:val="00266A28"/>
    <w:rsid w:val="002713A0"/>
    <w:rsid w:val="0027227D"/>
    <w:rsid w:val="0027234A"/>
    <w:rsid w:val="00274186"/>
    <w:rsid w:val="002746B1"/>
    <w:rsid w:val="00274AFE"/>
    <w:rsid w:val="00275526"/>
    <w:rsid w:val="00275C74"/>
    <w:rsid w:val="002765C0"/>
    <w:rsid w:val="00277755"/>
    <w:rsid w:val="002806D7"/>
    <w:rsid w:val="00280C32"/>
    <w:rsid w:val="00282613"/>
    <w:rsid w:val="00282B83"/>
    <w:rsid w:val="00283202"/>
    <w:rsid w:val="002845C6"/>
    <w:rsid w:val="00286A48"/>
    <w:rsid w:val="0028741C"/>
    <w:rsid w:val="00290106"/>
    <w:rsid w:val="00291142"/>
    <w:rsid w:val="00291375"/>
    <w:rsid w:val="00293168"/>
    <w:rsid w:val="00294481"/>
    <w:rsid w:val="00296BBC"/>
    <w:rsid w:val="00297098"/>
    <w:rsid w:val="00297A3D"/>
    <w:rsid w:val="002A288B"/>
    <w:rsid w:val="002A3126"/>
    <w:rsid w:val="002A3418"/>
    <w:rsid w:val="002A51F7"/>
    <w:rsid w:val="002A6D52"/>
    <w:rsid w:val="002A6EC0"/>
    <w:rsid w:val="002B08E4"/>
    <w:rsid w:val="002B1D0D"/>
    <w:rsid w:val="002B3A95"/>
    <w:rsid w:val="002B3E79"/>
    <w:rsid w:val="002B4630"/>
    <w:rsid w:val="002B4F26"/>
    <w:rsid w:val="002B5264"/>
    <w:rsid w:val="002B667D"/>
    <w:rsid w:val="002C16D8"/>
    <w:rsid w:val="002C2467"/>
    <w:rsid w:val="002C2552"/>
    <w:rsid w:val="002C3FBC"/>
    <w:rsid w:val="002C4E27"/>
    <w:rsid w:val="002C656B"/>
    <w:rsid w:val="002C6BA6"/>
    <w:rsid w:val="002C73EA"/>
    <w:rsid w:val="002D211A"/>
    <w:rsid w:val="002D2407"/>
    <w:rsid w:val="002D2E00"/>
    <w:rsid w:val="002D318D"/>
    <w:rsid w:val="002D36C1"/>
    <w:rsid w:val="002D3D8E"/>
    <w:rsid w:val="002D4B57"/>
    <w:rsid w:val="002D54A2"/>
    <w:rsid w:val="002D613E"/>
    <w:rsid w:val="002D65C0"/>
    <w:rsid w:val="002D751E"/>
    <w:rsid w:val="002D75A1"/>
    <w:rsid w:val="002E0027"/>
    <w:rsid w:val="002E00F9"/>
    <w:rsid w:val="002E1033"/>
    <w:rsid w:val="002E137A"/>
    <w:rsid w:val="002E1573"/>
    <w:rsid w:val="002E25F9"/>
    <w:rsid w:val="002E30E7"/>
    <w:rsid w:val="002E3355"/>
    <w:rsid w:val="002E4969"/>
    <w:rsid w:val="002E50C3"/>
    <w:rsid w:val="002E77D8"/>
    <w:rsid w:val="002F0746"/>
    <w:rsid w:val="002F0B9E"/>
    <w:rsid w:val="002F0BD8"/>
    <w:rsid w:val="002F0C70"/>
    <w:rsid w:val="002F23F9"/>
    <w:rsid w:val="002F2417"/>
    <w:rsid w:val="002F5C8B"/>
    <w:rsid w:val="00300E42"/>
    <w:rsid w:val="003031CE"/>
    <w:rsid w:val="0030339C"/>
    <w:rsid w:val="00304CC0"/>
    <w:rsid w:val="0030676C"/>
    <w:rsid w:val="00306E82"/>
    <w:rsid w:val="0030794F"/>
    <w:rsid w:val="00307E11"/>
    <w:rsid w:val="00310414"/>
    <w:rsid w:val="00310746"/>
    <w:rsid w:val="00311179"/>
    <w:rsid w:val="00312B9F"/>
    <w:rsid w:val="00312FA1"/>
    <w:rsid w:val="0031336D"/>
    <w:rsid w:val="003149B8"/>
    <w:rsid w:val="00315AA1"/>
    <w:rsid w:val="00320B39"/>
    <w:rsid w:val="00321F21"/>
    <w:rsid w:val="003231C1"/>
    <w:rsid w:val="003235F9"/>
    <w:rsid w:val="00324709"/>
    <w:rsid w:val="0032482E"/>
    <w:rsid w:val="003262C1"/>
    <w:rsid w:val="00326EC0"/>
    <w:rsid w:val="00327EF2"/>
    <w:rsid w:val="00330367"/>
    <w:rsid w:val="0033039D"/>
    <w:rsid w:val="00330D51"/>
    <w:rsid w:val="00331047"/>
    <w:rsid w:val="00331519"/>
    <w:rsid w:val="00332745"/>
    <w:rsid w:val="00333BC7"/>
    <w:rsid w:val="00335902"/>
    <w:rsid w:val="00336741"/>
    <w:rsid w:val="0033725F"/>
    <w:rsid w:val="00337718"/>
    <w:rsid w:val="00337CA7"/>
    <w:rsid w:val="0034035C"/>
    <w:rsid w:val="00342302"/>
    <w:rsid w:val="0034313C"/>
    <w:rsid w:val="0034431E"/>
    <w:rsid w:val="0034440F"/>
    <w:rsid w:val="00344883"/>
    <w:rsid w:val="00345395"/>
    <w:rsid w:val="0034548E"/>
    <w:rsid w:val="0034574C"/>
    <w:rsid w:val="00347AE4"/>
    <w:rsid w:val="0035179C"/>
    <w:rsid w:val="00352E48"/>
    <w:rsid w:val="00353216"/>
    <w:rsid w:val="00354852"/>
    <w:rsid w:val="00355540"/>
    <w:rsid w:val="00357531"/>
    <w:rsid w:val="003610B7"/>
    <w:rsid w:val="003613E4"/>
    <w:rsid w:val="003624CC"/>
    <w:rsid w:val="00363300"/>
    <w:rsid w:val="00365084"/>
    <w:rsid w:val="003654E5"/>
    <w:rsid w:val="003655AF"/>
    <w:rsid w:val="00365B35"/>
    <w:rsid w:val="0037077B"/>
    <w:rsid w:val="0037535D"/>
    <w:rsid w:val="00375C5C"/>
    <w:rsid w:val="0037613B"/>
    <w:rsid w:val="00376B55"/>
    <w:rsid w:val="00377411"/>
    <w:rsid w:val="00377635"/>
    <w:rsid w:val="00380007"/>
    <w:rsid w:val="0038202A"/>
    <w:rsid w:val="00383358"/>
    <w:rsid w:val="00383E00"/>
    <w:rsid w:val="003840BC"/>
    <w:rsid w:val="003847C8"/>
    <w:rsid w:val="00384A34"/>
    <w:rsid w:val="0038524E"/>
    <w:rsid w:val="00387DEC"/>
    <w:rsid w:val="00390874"/>
    <w:rsid w:val="00391554"/>
    <w:rsid w:val="003918F0"/>
    <w:rsid w:val="00391FF2"/>
    <w:rsid w:val="00392516"/>
    <w:rsid w:val="003948C2"/>
    <w:rsid w:val="003957F4"/>
    <w:rsid w:val="003971A2"/>
    <w:rsid w:val="00397A3A"/>
    <w:rsid w:val="003A03F0"/>
    <w:rsid w:val="003A27CF"/>
    <w:rsid w:val="003A2F8F"/>
    <w:rsid w:val="003A3A7D"/>
    <w:rsid w:val="003A3D4E"/>
    <w:rsid w:val="003A4A71"/>
    <w:rsid w:val="003A6C49"/>
    <w:rsid w:val="003A7B22"/>
    <w:rsid w:val="003B00B4"/>
    <w:rsid w:val="003B12B6"/>
    <w:rsid w:val="003B1F12"/>
    <w:rsid w:val="003B2F04"/>
    <w:rsid w:val="003B38E4"/>
    <w:rsid w:val="003B4E21"/>
    <w:rsid w:val="003B6F03"/>
    <w:rsid w:val="003B72E4"/>
    <w:rsid w:val="003B7437"/>
    <w:rsid w:val="003C00F4"/>
    <w:rsid w:val="003C1724"/>
    <w:rsid w:val="003C24F4"/>
    <w:rsid w:val="003C3370"/>
    <w:rsid w:val="003C3FDA"/>
    <w:rsid w:val="003C5C32"/>
    <w:rsid w:val="003D091A"/>
    <w:rsid w:val="003D0EC5"/>
    <w:rsid w:val="003D13B2"/>
    <w:rsid w:val="003D1C36"/>
    <w:rsid w:val="003D26D2"/>
    <w:rsid w:val="003D27B6"/>
    <w:rsid w:val="003D2A0D"/>
    <w:rsid w:val="003D3551"/>
    <w:rsid w:val="003D4845"/>
    <w:rsid w:val="003D68FA"/>
    <w:rsid w:val="003D79A1"/>
    <w:rsid w:val="003E0350"/>
    <w:rsid w:val="003E06E1"/>
    <w:rsid w:val="003E0EBF"/>
    <w:rsid w:val="003E21FF"/>
    <w:rsid w:val="003E53E7"/>
    <w:rsid w:val="003E56C6"/>
    <w:rsid w:val="003E7FA3"/>
    <w:rsid w:val="003F0918"/>
    <w:rsid w:val="003F0C5D"/>
    <w:rsid w:val="003F1797"/>
    <w:rsid w:val="003F21F5"/>
    <w:rsid w:val="003F2368"/>
    <w:rsid w:val="003F2519"/>
    <w:rsid w:val="003F2B5C"/>
    <w:rsid w:val="003F446E"/>
    <w:rsid w:val="003F46AD"/>
    <w:rsid w:val="003F49FA"/>
    <w:rsid w:val="003F4B6D"/>
    <w:rsid w:val="003F54A1"/>
    <w:rsid w:val="003F6D48"/>
    <w:rsid w:val="004001A1"/>
    <w:rsid w:val="004023E9"/>
    <w:rsid w:val="0040274B"/>
    <w:rsid w:val="00404819"/>
    <w:rsid w:val="00404A67"/>
    <w:rsid w:val="00404E49"/>
    <w:rsid w:val="00405DD7"/>
    <w:rsid w:val="0040725D"/>
    <w:rsid w:val="004073B4"/>
    <w:rsid w:val="0040765C"/>
    <w:rsid w:val="00407692"/>
    <w:rsid w:val="00407F1C"/>
    <w:rsid w:val="00410511"/>
    <w:rsid w:val="00410D02"/>
    <w:rsid w:val="004124C4"/>
    <w:rsid w:val="00412668"/>
    <w:rsid w:val="00414EB0"/>
    <w:rsid w:val="00415C00"/>
    <w:rsid w:val="004160CA"/>
    <w:rsid w:val="00420F80"/>
    <w:rsid w:val="0042115D"/>
    <w:rsid w:val="0042119E"/>
    <w:rsid w:val="00421FB1"/>
    <w:rsid w:val="00423206"/>
    <w:rsid w:val="0042406F"/>
    <w:rsid w:val="00424C84"/>
    <w:rsid w:val="00425FFE"/>
    <w:rsid w:val="00427D36"/>
    <w:rsid w:val="00430D84"/>
    <w:rsid w:val="004317C8"/>
    <w:rsid w:val="004322C4"/>
    <w:rsid w:val="004332CD"/>
    <w:rsid w:val="0043437F"/>
    <w:rsid w:val="0043554C"/>
    <w:rsid w:val="004357ED"/>
    <w:rsid w:val="00436F64"/>
    <w:rsid w:val="00440238"/>
    <w:rsid w:val="00440794"/>
    <w:rsid w:val="004407E4"/>
    <w:rsid w:val="004414CB"/>
    <w:rsid w:val="00445DA4"/>
    <w:rsid w:val="0044623F"/>
    <w:rsid w:val="00447C7F"/>
    <w:rsid w:val="004500F5"/>
    <w:rsid w:val="0045087B"/>
    <w:rsid w:val="00450DF6"/>
    <w:rsid w:val="00451A5E"/>
    <w:rsid w:val="00452499"/>
    <w:rsid w:val="00453821"/>
    <w:rsid w:val="00456A24"/>
    <w:rsid w:val="00457B68"/>
    <w:rsid w:val="004600A5"/>
    <w:rsid w:val="00460DB7"/>
    <w:rsid w:val="004614DA"/>
    <w:rsid w:val="00462068"/>
    <w:rsid w:val="0046231D"/>
    <w:rsid w:val="0046235F"/>
    <w:rsid w:val="0046257C"/>
    <w:rsid w:val="00462F14"/>
    <w:rsid w:val="00463E17"/>
    <w:rsid w:val="00464E44"/>
    <w:rsid w:val="0046557E"/>
    <w:rsid w:val="00465973"/>
    <w:rsid w:val="00465FA9"/>
    <w:rsid w:val="00466C45"/>
    <w:rsid w:val="00466D69"/>
    <w:rsid w:val="00470D21"/>
    <w:rsid w:val="00471D7D"/>
    <w:rsid w:val="00471F65"/>
    <w:rsid w:val="00474E06"/>
    <w:rsid w:val="004757D6"/>
    <w:rsid w:val="0048248D"/>
    <w:rsid w:val="0048274B"/>
    <w:rsid w:val="0048275C"/>
    <w:rsid w:val="00482809"/>
    <w:rsid w:val="0048367A"/>
    <w:rsid w:val="00483A94"/>
    <w:rsid w:val="0048424E"/>
    <w:rsid w:val="004847B6"/>
    <w:rsid w:val="00485F36"/>
    <w:rsid w:val="004860F8"/>
    <w:rsid w:val="00490A71"/>
    <w:rsid w:val="00491C63"/>
    <w:rsid w:val="00492B61"/>
    <w:rsid w:val="00493CB7"/>
    <w:rsid w:val="00494AB7"/>
    <w:rsid w:val="00494C17"/>
    <w:rsid w:val="00494D94"/>
    <w:rsid w:val="00495434"/>
    <w:rsid w:val="00495CD9"/>
    <w:rsid w:val="00495DA6"/>
    <w:rsid w:val="00497309"/>
    <w:rsid w:val="00497628"/>
    <w:rsid w:val="00497780"/>
    <w:rsid w:val="00497A7D"/>
    <w:rsid w:val="004A0F0B"/>
    <w:rsid w:val="004A1383"/>
    <w:rsid w:val="004A1B6F"/>
    <w:rsid w:val="004A3C81"/>
    <w:rsid w:val="004A40E4"/>
    <w:rsid w:val="004A6DAC"/>
    <w:rsid w:val="004B0A14"/>
    <w:rsid w:val="004B0E8A"/>
    <w:rsid w:val="004B1C3A"/>
    <w:rsid w:val="004B41A9"/>
    <w:rsid w:val="004B47A0"/>
    <w:rsid w:val="004B504E"/>
    <w:rsid w:val="004B5EE6"/>
    <w:rsid w:val="004B6558"/>
    <w:rsid w:val="004B6838"/>
    <w:rsid w:val="004B7268"/>
    <w:rsid w:val="004C3661"/>
    <w:rsid w:val="004C3B5B"/>
    <w:rsid w:val="004C3D26"/>
    <w:rsid w:val="004C4486"/>
    <w:rsid w:val="004C4FDC"/>
    <w:rsid w:val="004C67C4"/>
    <w:rsid w:val="004C687A"/>
    <w:rsid w:val="004C7758"/>
    <w:rsid w:val="004C79E0"/>
    <w:rsid w:val="004D062D"/>
    <w:rsid w:val="004D1C0E"/>
    <w:rsid w:val="004D248D"/>
    <w:rsid w:val="004D3317"/>
    <w:rsid w:val="004D3E10"/>
    <w:rsid w:val="004D40D6"/>
    <w:rsid w:val="004D4141"/>
    <w:rsid w:val="004D49CA"/>
    <w:rsid w:val="004D5809"/>
    <w:rsid w:val="004D6173"/>
    <w:rsid w:val="004D6EB4"/>
    <w:rsid w:val="004D736D"/>
    <w:rsid w:val="004D76C5"/>
    <w:rsid w:val="004E140A"/>
    <w:rsid w:val="004E1430"/>
    <w:rsid w:val="004E1583"/>
    <w:rsid w:val="004E1A5B"/>
    <w:rsid w:val="004E2B10"/>
    <w:rsid w:val="004E5722"/>
    <w:rsid w:val="004E6CE5"/>
    <w:rsid w:val="004E7708"/>
    <w:rsid w:val="004E7723"/>
    <w:rsid w:val="004E79F4"/>
    <w:rsid w:val="004F0A1E"/>
    <w:rsid w:val="004F1258"/>
    <w:rsid w:val="004F1F3B"/>
    <w:rsid w:val="004F46D1"/>
    <w:rsid w:val="004F538B"/>
    <w:rsid w:val="004F665D"/>
    <w:rsid w:val="004F6977"/>
    <w:rsid w:val="004F6D65"/>
    <w:rsid w:val="00501647"/>
    <w:rsid w:val="005020EE"/>
    <w:rsid w:val="005026C2"/>
    <w:rsid w:val="005051D8"/>
    <w:rsid w:val="0050553A"/>
    <w:rsid w:val="00505623"/>
    <w:rsid w:val="005059C0"/>
    <w:rsid w:val="00507B0B"/>
    <w:rsid w:val="005108C5"/>
    <w:rsid w:val="0051107C"/>
    <w:rsid w:val="00513A76"/>
    <w:rsid w:val="005149BB"/>
    <w:rsid w:val="0051554B"/>
    <w:rsid w:val="00521045"/>
    <w:rsid w:val="00523A56"/>
    <w:rsid w:val="00524522"/>
    <w:rsid w:val="005272ED"/>
    <w:rsid w:val="00531826"/>
    <w:rsid w:val="00532B26"/>
    <w:rsid w:val="005333B3"/>
    <w:rsid w:val="005344A4"/>
    <w:rsid w:val="00534BDC"/>
    <w:rsid w:val="00534EE4"/>
    <w:rsid w:val="0053521B"/>
    <w:rsid w:val="00535D1D"/>
    <w:rsid w:val="005365F5"/>
    <w:rsid w:val="0053784E"/>
    <w:rsid w:val="00537890"/>
    <w:rsid w:val="00541447"/>
    <w:rsid w:val="005417A8"/>
    <w:rsid w:val="005422E7"/>
    <w:rsid w:val="00544229"/>
    <w:rsid w:val="00544543"/>
    <w:rsid w:val="00544879"/>
    <w:rsid w:val="005452CE"/>
    <w:rsid w:val="005456BD"/>
    <w:rsid w:val="00545ED2"/>
    <w:rsid w:val="00547230"/>
    <w:rsid w:val="005477DF"/>
    <w:rsid w:val="00547A65"/>
    <w:rsid w:val="00547F57"/>
    <w:rsid w:val="00550F59"/>
    <w:rsid w:val="00552051"/>
    <w:rsid w:val="00553379"/>
    <w:rsid w:val="0055358A"/>
    <w:rsid w:val="00555765"/>
    <w:rsid w:val="005557A2"/>
    <w:rsid w:val="00557B66"/>
    <w:rsid w:val="00557FC0"/>
    <w:rsid w:val="00563210"/>
    <w:rsid w:val="00563426"/>
    <w:rsid w:val="00563AFC"/>
    <w:rsid w:val="0056428A"/>
    <w:rsid w:val="00564D95"/>
    <w:rsid w:val="005653A3"/>
    <w:rsid w:val="00565698"/>
    <w:rsid w:val="0056687D"/>
    <w:rsid w:val="0056728F"/>
    <w:rsid w:val="00567DEC"/>
    <w:rsid w:val="00567F0B"/>
    <w:rsid w:val="00567F48"/>
    <w:rsid w:val="00570434"/>
    <w:rsid w:val="00571686"/>
    <w:rsid w:val="00571958"/>
    <w:rsid w:val="00571C88"/>
    <w:rsid w:val="00574D1F"/>
    <w:rsid w:val="0057528B"/>
    <w:rsid w:val="00575B1F"/>
    <w:rsid w:val="00575F7E"/>
    <w:rsid w:val="0057699F"/>
    <w:rsid w:val="00577C5E"/>
    <w:rsid w:val="00580679"/>
    <w:rsid w:val="00581617"/>
    <w:rsid w:val="0058225A"/>
    <w:rsid w:val="0058312C"/>
    <w:rsid w:val="0058491C"/>
    <w:rsid w:val="00585FC6"/>
    <w:rsid w:val="00587629"/>
    <w:rsid w:val="0059017A"/>
    <w:rsid w:val="00590A98"/>
    <w:rsid w:val="00592347"/>
    <w:rsid w:val="005924CD"/>
    <w:rsid w:val="005926E5"/>
    <w:rsid w:val="00593D9D"/>
    <w:rsid w:val="00594D87"/>
    <w:rsid w:val="0059711D"/>
    <w:rsid w:val="005A4032"/>
    <w:rsid w:val="005A40B7"/>
    <w:rsid w:val="005A43F0"/>
    <w:rsid w:val="005A4FF6"/>
    <w:rsid w:val="005A531E"/>
    <w:rsid w:val="005A7F72"/>
    <w:rsid w:val="005B1B34"/>
    <w:rsid w:val="005B2023"/>
    <w:rsid w:val="005B22FA"/>
    <w:rsid w:val="005B25DC"/>
    <w:rsid w:val="005B3EFC"/>
    <w:rsid w:val="005B42A9"/>
    <w:rsid w:val="005B53BC"/>
    <w:rsid w:val="005B6956"/>
    <w:rsid w:val="005B69FB"/>
    <w:rsid w:val="005B7261"/>
    <w:rsid w:val="005C1972"/>
    <w:rsid w:val="005C19AA"/>
    <w:rsid w:val="005C29A1"/>
    <w:rsid w:val="005C376D"/>
    <w:rsid w:val="005C60E5"/>
    <w:rsid w:val="005C65D2"/>
    <w:rsid w:val="005D00B4"/>
    <w:rsid w:val="005D069D"/>
    <w:rsid w:val="005D0A33"/>
    <w:rsid w:val="005D1D90"/>
    <w:rsid w:val="005D691A"/>
    <w:rsid w:val="005D6B3C"/>
    <w:rsid w:val="005D7B48"/>
    <w:rsid w:val="005E033A"/>
    <w:rsid w:val="005E2A86"/>
    <w:rsid w:val="005E5849"/>
    <w:rsid w:val="005E6584"/>
    <w:rsid w:val="005E7528"/>
    <w:rsid w:val="005F220F"/>
    <w:rsid w:val="005F3676"/>
    <w:rsid w:val="005F4C93"/>
    <w:rsid w:val="005F5542"/>
    <w:rsid w:val="005F5D55"/>
    <w:rsid w:val="00601BD6"/>
    <w:rsid w:val="00601CBC"/>
    <w:rsid w:val="00601DF3"/>
    <w:rsid w:val="00602AF5"/>
    <w:rsid w:val="00602E48"/>
    <w:rsid w:val="00604B9B"/>
    <w:rsid w:val="00605CCF"/>
    <w:rsid w:val="006068EC"/>
    <w:rsid w:val="00610224"/>
    <w:rsid w:val="00610417"/>
    <w:rsid w:val="006109FE"/>
    <w:rsid w:val="0061437E"/>
    <w:rsid w:val="00614490"/>
    <w:rsid w:val="0061608B"/>
    <w:rsid w:val="00617A5F"/>
    <w:rsid w:val="00621C84"/>
    <w:rsid w:val="00623A7E"/>
    <w:rsid w:val="006240CB"/>
    <w:rsid w:val="00624600"/>
    <w:rsid w:val="00624EB0"/>
    <w:rsid w:val="0062633F"/>
    <w:rsid w:val="00627C82"/>
    <w:rsid w:val="00627F99"/>
    <w:rsid w:val="006308A4"/>
    <w:rsid w:val="0063158B"/>
    <w:rsid w:val="0063375C"/>
    <w:rsid w:val="006338E2"/>
    <w:rsid w:val="00633DF9"/>
    <w:rsid w:val="0063508D"/>
    <w:rsid w:val="00635D94"/>
    <w:rsid w:val="00636E4E"/>
    <w:rsid w:val="00637D1F"/>
    <w:rsid w:val="00640051"/>
    <w:rsid w:val="006405ED"/>
    <w:rsid w:val="0064247A"/>
    <w:rsid w:val="00643452"/>
    <w:rsid w:val="006434F4"/>
    <w:rsid w:val="0064361D"/>
    <w:rsid w:val="006444B4"/>
    <w:rsid w:val="0064513F"/>
    <w:rsid w:val="0064520F"/>
    <w:rsid w:val="00645EE6"/>
    <w:rsid w:val="00651B6C"/>
    <w:rsid w:val="00655A91"/>
    <w:rsid w:val="006603DE"/>
    <w:rsid w:val="006607D6"/>
    <w:rsid w:val="006619B4"/>
    <w:rsid w:val="00662553"/>
    <w:rsid w:val="00662B09"/>
    <w:rsid w:val="00662E22"/>
    <w:rsid w:val="00663456"/>
    <w:rsid w:val="00664207"/>
    <w:rsid w:val="00664EFD"/>
    <w:rsid w:val="006661E7"/>
    <w:rsid w:val="00666EC2"/>
    <w:rsid w:val="0066771C"/>
    <w:rsid w:val="0066778A"/>
    <w:rsid w:val="00667867"/>
    <w:rsid w:val="0066786E"/>
    <w:rsid w:val="00670177"/>
    <w:rsid w:val="00670FA5"/>
    <w:rsid w:val="006710BA"/>
    <w:rsid w:val="00675E1B"/>
    <w:rsid w:val="00676371"/>
    <w:rsid w:val="00676383"/>
    <w:rsid w:val="0067662A"/>
    <w:rsid w:val="00677161"/>
    <w:rsid w:val="006773E6"/>
    <w:rsid w:val="00677589"/>
    <w:rsid w:val="00681857"/>
    <w:rsid w:val="00685503"/>
    <w:rsid w:val="00685645"/>
    <w:rsid w:val="006858A9"/>
    <w:rsid w:val="00686664"/>
    <w:rsid w:val="00686971"/>
    <w:rsid w:val="00687504"/>
    <w:rsid w:val="00687EFE"/>
    <w:rsid w:val="00692405"/>
    <w:rsid w:val="006936FE"/>
    <w:rsid w:val="00693A27"/>
    <w:rsid w:val="0069545E"/>
    <w:rsid w:val="00695903"/>
    <w:rsid w:val="00697416"/>
    <w:rsid w:val="006A0F12"/>
    <w:rsid w:val="006A1FDB"/>
    <w:rsid w:val="006A4C2B"/>
    <w:rsid w:val="006A4CCA"/>
    <w:rsid w:val="006A588C"/>
    <w:rsid w:val="006A5C14"/>
    <w:rsid w:val="006A61DF"/>
    <w:rsid w:val="006A6A99"/>
    <w:rsid w:val="006A75A0"/>
    <w:rsid w:val="006B1EDF"/>
    <w:rsid w:val="006B2117"/>
    <w:rsid w:val="006B26A3"/>
    <w:rsid w:val="006B2E12"/>
    <w:rsid w:val="006B3E44"/>
    <w:rsid w:val="006B6E90"/>
    <w:rsid w:val="006B7D03"/>
    <w:rsid w:val="006C08D4"/>
    <w:rsid w:val="006C2122"/>
    <w:rsid w:val="006C2C8C"/>
    <w:rsid w:val="006C2D22"/>
    <w:rsid w:val="006C3036"/>
    <w:rsid w:val="006C305D"/>
    <w:rsid w:val="006C36A6"/>
    <w:rsid w:val="006C39A9"/>
    <w:rsid w:val="006C4AFA"/>
    <w:rsid w:val="006C64C8"/>
    <w:rsid w:val="006D03E7"/>
    <w:rsid w:val="006D07D0"/>
    <w:rsid w:val="006D1449"/>
    <w:rsid w:val="006D30DB"/>
    <w:rsid w:val="006D3832"/>
    <w:rsid w:val="006D38A9"/>
    <w:rsid w:val="006D3B50"/>
    <w:rsid w:val="006D6C0F"/>
    <w:rsid w:val="006D79F8"/>
    <w:rsid w:val="006D7C56"/>
    <w:rsid w:val="006D7C7D"/>
    <w:rsid w:val="006E095B"/>
    <w:rsid w:val="006E0EBE"/>
    <w:rsid w:val="006E145E"/>
    <w:rsid w:val="006E33D8"/>
    <w:rsid w:val="006E33EC"/>
    <w:rsid w:val="006E387A"/>
    <w:rsid w:val="006E5837"/>
    <w:rsid w:val="006E7284"/>
    <w:rsid w:val="006E72CB"/>
    <w:rsid w:val="006E74AA"/>
    <w:rsid w:val="006E7D13"/>
    <w:rsid w:val="006F03E3"/>
    <w:rsid w:val="006F1CCF"/>
    <w:rsid w:val="006F209A"/>
    <w:rsid w:val="006F2475"/>
    <w:rsid w:val="006F24DE"/>
    <w:rsid w:val="006F2F3B"/>
    <w:rsid w:val="006F3CF4"/>
    <w:rsid w:val="006F408A"/>
    <w:rsid w:val="006F52F9"/>
    <w:rsid w:val="006F6DA1"/>
    <w:rsid w:val="006F6ED3"/>
    <w:rsid w:val="006F703B"/>
    <w:rsid w:val="006F7BE3"/>
    <w:rsid w:val="00700BFC"/>
    <w:rsid w:val="00701535"/>
    <w:rsid w:val="00702040"/>
    <w:rsid w:val="0070243D"/>
    <w:rsid w:val="007025A5"/>
    <w:rsid w:val="00702876"/>
    <w:rsid w:val="007064C3"/>
    <w:rsid w:val="00706B5F"/>
    <w:rsid w:val="00707469"/>
    <w:rsid w:val="0071006A"/>
    <w:rsid w:val="007107BE"/>
    <w:rsid w:val="00710EC2"/>
    <w:rsid w:val="00711822"/>
    <w:rsid w:val="00712C2E"/>
    <w:rsid w:val="00712F09"/>
    <w:rsid w:val="00714687"/>
    <w:rsid w:val="00714EAE"/>
    <w:rsid w:val="007152D7"/>
    <w:rsid w:val="00715356"/>
    <w:rsid w:val="00715362"/>
    <w:rsid w:val="00715A7F"/>
    <w:rsid w:val="00715E08"/>
    <w:rsid w:val="0071605B"/>
    <w:rsid w:val="00717400"/>
    <w:rsid w:val="00720E2D"/>
    <w:rsid w:val="00721000"/>
    <w:rsid w:val="00722151"/>
    <w:rsid w:val="00723373"/>
    <w:rsid w:val="00723A12"/>
    <w:rsid w:val="0072429C"/>
    <w:rsid w:val="00725D25"/>
    <w:rsid w:val="00725F13"/>
    <w:rsid w:val="00726BE1"/>
    <w:rsid w:val="0072767D"/>
    <w:rsid w:val="007277EB"/>
    <w:rsid w:val="00731769"/>
    <w:rsid w:val="00733D20"/>
    <w:rsid w:val="00734654"/>
    <w:rsid w:val="00735778"/>
    <w:rsid w:val="00736159"/>
    <w:rsid w:val="007369C0"/>
    <w:rsid w:val="007376B8"/>
    <w:rsid w:val="00737730"/>
    <w:rsid w:val="00742AD3"/>
    <w:rsid w:val="00742E50"/>
    <w:rsid w:val="0074321F"/>
    <w:rsid w:val="007433C7"/>
    <w:rsid w:val="0074375D"/>
    <w:rsid w:val="00743BC9"/>
    <w:rsid w:val="0074689B"/>
    <w:rsid w:val="007471E8"/>
    <w:rsid w:val="00747B96"/>
    <w:rsid w:val="00750881"/>
    <w:rsid w:val="00750E2A"/>
    <w:rsid w:val="00752284"/>
    <w:rsid w:val="007522C6"/>
    <w:rsid w:val="0075284B"/>
    <w:rsid w:val="00753A83"/>
    <w:rsid w:val="00755BF2"/>
    <w:rsid w:val="00757BAF"/>
    <w:rsid w:val="007606FF"/>
    <w:rsid w:val="00760742"/>
    <w:rsid w:val="00760CDE"/>
    <w:rsid w:val="0076170B"/>
    <w:rsid w:val="00764484"/>
    <w:rsid w:val="00765598"/>
    <w:rsid w:val="007662CF"/>
    <w:rsid w:val="0076706F"/>
    <w:rsid w:val="00767837"/>
    <w:rsid w:val="00772B82"/>
    <w:rsid w:val="007746DC"/>
    <w:rsid w:val="00774F55"/>
    <w:rsid w:val="00775394"/>
    <w:rsid w:val="007768C6"/>
    <w:rsid w:val="00777192"/>
    <w:rsid w:val="007779CB"/>
    <w:rsid w:val="00780A57"/>
    <w:rsid w:val="00780C63"/>
    <w:rsid w:val="00781B5B"/>
    <w:rsid w:val="00782425"/>
    <w:rsid w:val="00784531"/>
    <w:rsid w:val="00787077"/>
    <w:rsid w:val="00787685"/>
    <w:rsid w:val="007906DE"/>
    <w:rsid w:val="00790C58"/>
    <w:rsid w:val="007917DB"/>
    <w:rsid w:val="00792087"/>
    <w:rsid w:val="00792D34"/>
    <w:rsid w:val="00792EB1"/>
    <w:rsid w:val="0079332F"/>
    <w:rsid w:val="00793661"/>
    <w:rsid w:val="00794BCB"/>
    <w:rsid w:val="00794DC0"/>
    <w:rsid w:val="00796E5E"/>
    <w:rsid w:val="007976B4"/>
    <w:rsid w:val="007A0035"/>
    <w:rsid w:val="007A076A"/>
    <w:rsid w:val="007A09BD"/>
    <w:rsid w:val="007A0DDF"/>
    <w:rsid w:val="007A148A"/>
    <w:rsid w:val="007A1C14"/>
    <w:rsid w:val="007A263A"/>
    <w:rsid w:val="007A373A"/>
    <w:rsid w:val="007A4918"/>
    <w:rsid w:val="007A521F"/>
    <w:rsid w:val="007A585F"/>
    <w:rsid w:val="007A5995"/>
    <w:rsid w:val="007A5D3A"/>
    <w:rsid w:val="007A66C1"/>
    <w:rsid w:val="007A72AA"/>
    <w:rsid w:val="007B0D92"/>
    <w:rsid w:val="007B162E"/>
    <w:rsid w:val="007B1735"/>
    <w:rsid w:val="007B4214"/>
    <w:rsid w:val="007B6FBF"/>
    <w:rsid w:val="007B7BAD"/>
    <w:rsid w:val="007C0E43"/>
    <w:rsid w:val="007C116E"/>
    <w:rsid w:val="007C1A29"/>
    <w:rsid w:val="007C247A"/>
    <w:rsid w:val="007C3073"/>
    <w:rsid w:val="007C36C8"/>
    <w:rsid w:val="007C3940"/>
    <w:rsid w:val="007C3F2E"/>
    <w:rsid w:val="007C4BC0"/>
    <w:rsid w:val="007C53AD"/>
    <w:rsid w:val="007C76F2"/>
    <w:rsid w:val="007C7996"/>
    <w:rsid w:val="007D02C4"/>
    <w:rsid w:val="007D0D17"/>
    <w:rsid w:val="007D4A1B"/>
    <w:rsid w:val="007D5129"/>
    <w:rsid w:val="007D5542"/>
    <w:rsid w:val="007D57E8"/>
    <w:rsid w:val="007D59C3"/>
    <w:rsid w:val="007D61FB"/>
    <w:rsid w:val="007D6295"/>
    <w:rsid w:val="007E10DD"/>
    <w:rsid w:val="007E1962"/>
    <w:rsid w:val="007E21FA"/>
    <w:rsid w:val="007E2963"/>
    <w:rsid w:val="007E31F2"/>
    <w:rsid w:val="007E4D42"/>
    <w:rsid w:val="007E5DCF"/>
    <w:rsid w:val="007E6C3E"/>
    <w:rsid w:val="007E768C"/>
    <w:rsid w:val="007E7E6B"/>
    <w:rsid w:val="007E7E95"/>
    <w:rsid w:val="007E7F3F"/>
    <w:rsid w:val="007F1279"/>
    <w:rsid w:val="007F22B3"/>
    <w:rsid w:val="007F2840"/>
    <w:rsid w:val="007F3343"/>
    <w:rsid w:val="007F3CAF"/>
    <w:rsid w:val="007F3DBD"/>
    <w:rsid w:val="007F4667"/>
    <w:rsid w:val="007F6450"/>
    <w:rsid w:val="007F76FA"/>
    <w:rsid w:val="007F7D05"/>
    <w:rsid w:val="00801383"/>
    <w:rsid w:val="008035A9"/>
    <w:rsid w:val="00804256"/>
    <w:rsid w:val="00804A11"/>
    <w:rsid w:val="00804B15"/>
    <w:rsid w:val="00805DB5"/>
    <w:rsid w:val="008061C6"/>
    <w:rsid w:val="00807341"/>
    <w:rsid w:val="0080742F"/>
    <w:rsid w:val="00810543"/>
    <w:rsid w:val="008106BD"/>
    <w:rsid w:val="00811B8E"/>
    <w:rsid w:val="00811CFE"/>
    <w:rsid w:val="008141E1"/>
    <w:rsid w:val="00814344"/>
    <w:rsid w:val="00815EB8"/>
    <w:rsid w:val="00820075"/>
    <w:rsid w:val="0082063A"/>
    <w:rsid w:val="0082201C"/>
    <w:rsid w:val="0082247C"/>
    <w:rsid w:val="00822E03"/>
    <w:rsid w:val="00822E47"/>
    <w:rsid w:val="0082493F"/>
    <w:rsid w:val="00825514"/>
    <w:rsid w:val="00826EE6"/>
    <w:rsid w:val="0082776D"/>
    <w:rsid w:val="00830A53"/>
    <w:rsid w:val="0083318B"/>
    <w:rsid w:val="008332B6"/>
    <w:rsid w:val="00833A79"/>
    <w:rsid w:val="0083401E"/>
    <w:rsid w:val="00835567"/>
    <w:rsid w:val="008359D2"/>
    <w:rsid w:val="00835B4A"/>
    <w:rsid w:val="00836798"/>
    <w:rsid w:val="00837796"/>
    <w:rsid w:val="0083794E"/>
    <w:rsid w:val="00837985"/>
    <w:rsid w:val="00837EA3"/>
    <w:rsid w:val="008414E6"/>
    <w:rsid w:val="008427B9"/>
    <w:rsid w:val="00842899"/>
    <w:rsid w:val="00842989"/>
    <w:rsid w:val="008431C8"/>
    <w:rsid w:val="00843784"/>
    <w:rsid w:val="008441AF"/>
    <w:rsid w:val="00845A15"/>
    <w:rsid w:val="00846391"/>
    <w:rsid w:val="008471B3"/>
    <w:rsid w:val="00847A7B"/>
    <w:rsid w:val="0085058E"/>
    <w:rsid w:val="0085062F"/>
    <w:rsid w:val="00850AC0"/>
    <w:rsid w:val="00850D43"/>
    <w:rsid w:val="00852783"/>
    <w:rsid w:val="00852C3C"/>
    <w:rsid w:val="0085320B"/>
    <w:rsid w:val="0085408D"/>
    <w:rsid w:val="008544CB"/>
    <w:rsid w:val="00854727"/>
    <w:rsid w:val="00855B27"/>
    <w:rsid w:val="0085612F"/>
    <w:rsid w:val="00856EA0"/>
    <w:rsid w:val="00857B67"/>
    <w:rsid w:val="0086006A"/>
    <w:rsid w:val="008604EB"/>
    <w:rsid w:val="008610B2"/>
    <w:rsid w:val="008612E6"/>
    <w:rsid w:val="00861533"/>
    <w:rsid w:val="00861778"/>
    <w:rsid w:val="00863368"/>
    <w:rsid w:val="00863899"/>
    <w:rsid w:val="00864057"/>
    <w:rsid w:val="00864BE1"/>
    <w:rsid w:val="00865A5B"/>
    <w:rsid w:val="008660EA"/>
    <w:rsid w:val="0086673D"/>
    <w:rsid w:val="0086703A"/>
    <w:rsid w:val="008671B8"/>
    <w:rsid w:val="0086730F"/>
    <w:rsid w:val="00867D77"/>
    <w:rsid w:val="00870BD0"/>
    <w:rsid w:val="00872411"/>
    <w:rsid w:val="0087246D"/>
    <w:rsid w:val="008726BC"/>
    <w:rsid w:val="008738F1"/>
    <w:rsid w:val="00873E14"/>
    <w:rsid w:val="0087542D"/>
    <w:rsid w:val="00875F33"/>
    <w:rsid w:val="00877280"/>
    <w:rsid w:val="00877C1D"/>
    <w:rsid w:val="00880325"/>
    <w:rsid w:val="00880614"/>
    <w:rsid w:val="00881848"/>
    <w:rsid w:val="00883316"/>
    <w:rsid w:val="00883468"/>
    <w:rsid w:val="0088372B"/>
    <w:rsid w:val="00883796"/>
    <w:rsid w:val="00883803"/>
    <w:rsid w:val="00884512"/>
    <w:rsid w:val="00884579"/>
    <w:rsid w:val="00884F03"/>
    <w:rsid w:val="0088591C"/>
    <w:rsid w:val="00885B81"/>
    <w:rsid w:val="00887337"/>
    <w:rsid w:val="00887840"/>
    <w:rsid w:val="00890C39"/>
    <w:rsid w:val="00890F8A"/>
    <w:rsid w:val="00892A68"/>
    <w:rsid w:val="0089323D"/>
    <w:rsid w:val="0089413A"/>
    <w:rsid w:val="00894340"/>
    <w:rsid w:val="0089478F"/>
    <w:rsid w:val="00894E13"/>
    <w:rsid w:val="00895440"/>
    <w:rsid w:val="0089558A"/>
    <w:rsid w:val="00896402"/>
    <w:rsid w:val="0089710C"/>
    <w:rsid w:val="00897616"/>
    <w:rsid w:val="008A04AF"/>
    <w:rsid w:val="008A064B"/>
    <w:rsid w:val="008A271B"/>
    <w:rsid w:val="008A34FC"/>
    <w:rsid w:val="008A397A"/>
    <w:rsid w:val="008A459A"/>
    <w:rsid w:val="008A4DF0"/>
    <w:rsid w:val="008A76E0"/>
    <w:rsid w:val="008A7FF2"/>
    <w:rsid w:val="008B4B0D"/>
    <w:rsid w:val="008B530D"/>
    <w:rsid w:val="008B600D"/>
    <w:rsid w:val="008C0147"/>
    <w:rsid w:val="008C2636"/>
    <w:rsid w:val="008C3305"/>
    <w:rsid w:val="008C3E62"/>
    <w:rsid w:val="008C47E1"/>
    <w:rsid w:val="008C534C"/>
    <w:rsid w:val="008C6E8B"/>
    <w:rsid w:val="008D0020"/>
    <w:rsid w:val="008D1E8A"/>
    <w:rsid w:val="008D26E8"/>
    <w:rsid w:val="008D3B3D"/>
    <w:rsid w:val="008D3C4D"/>
    <w:rsid w:val="008D5D52"/>
    <w:rsid w:val="008D6BD5"/>
    <w:rsid w:val="008D766B"/>
    <w:rsid w:val="008D7B7D"/>
    <w:rsid w:val="008D7FCA"/>
    <w:rsid w:val="008E0844"/>
    <w:rsid w:val="008E1A2E"/>
    <w:rsid w:val="008E252B"/>
    <w:rsid w:val="008E2F4E"/>
    <w:rsid w:val="008E37C9"/>
    <w:rsid w:val="008E51CA"/>
    <w:rsid w:val="008E6977"/>
    <w:rsid w:val="008E76C9"/>
    <w:rsid w:val="008F20DE"/>
    <w:rsid w:val="008F2FD6"/>
    <w:rsid w:val="008F34F1"/>
    <w:rsid w:val="008F38A4"/>
    <w:rsid w:val="008F3C04"/>
    <w:rsid w:val="008F4246"/>
    <w:rsid w:val="008F4BEC"/>
    <w:rsid w:val="008F5227"/>
    <w:rsid w:val="008F53FC"/>
    <w:rsid w:val="008F5C04"/>
    <w:rsid w:val="008F7005"/>
    <w:rsid w:val="009007D1"/>
    <w:rsid w:val="0090201A"/>
    <w:rsid w:val="009029D7"/>
    <w:rsid w:val="009032A1"/>
    <w:rsid w:val="0090353D"/>
    <w:rsid w:val="00903F07"/>
    <w:rsid w:val="00904353"/>
    <w:rsid w:val="00905CA5"/>
    <w:rsid w:val="00906728"/>
    <w:rsid w:val="009105F5"/>
    <w:rsid w:val="00910732"/>
    <w:rsid w:val="00913014"/>
    <w:rsid w:val="0091339E"/>
    <w:rsid w:val="00913896"/>
    <w:rsid w:val="00913FB8"/>
    <w:rsid w:val="00916189"/>
    <w:rsid w:val="00916AFE"/>
    <w:rsid w:val="009200B0"/>
    <w:rsid w:val="0092024E"/>
    <w:rsid w:val="00920476"/>
    <w:rsid w:val="00923A6C"/>
    <w:rsid w:val="00923A92"/>
    <w:rsid w:val="00923FE6"/>
    <w:rsid w:val="00925D4F"/>
    <w:rsid w:val="00927762"/>
    <w:rsid w:val="00927D25"/>
    <w:rsid w:val="009331BF"/>
    <w:rsid w:val="00933CE8"/>
    <w:rsid w:val="00933E92"/>
    <w:rsid w:val="00936014"/>
    <w:rsid w:val="00936C25"/>
    <w:rsid w:val="00937B92"/>
    <w:rsid w:val="009410CD"/>
    <w:rsid w:val="00944B19"/>
    <w:rsid w:val="00946FFB"/>
    <w:rsid w:val="0095086A"/>
    <w:rsid w:val="009509E2"/>
    <w:rsid w:val="00952676"/>
    <w:rsid w:val="00952782"/>
    <w:rsid w:val="00952EEA"/>
    <w:rsid w:val="00954276"/>
    <w:rsid w:val="00955247"/>
    <w:rsid w:val="0095572F"/>
    <w:rsid w:val="0095586A"/>
    <w:rsid w:val="00955D53"/>
    <w:rsid w:val="00960AAE"/>
    <w:rsid w:val="00960DEB"/>
    <w:rsid w:val="0096245D"/>
    <w:rsid w:val="00963058"/>
    <w:rsid w:val="00963838"/>
    <w:rsid w:val="00963EA9"/>
    <w:rsid w:val="00963EDC"/>
    <w:rsid w:val="009647C6"/>
    <w:rsid w:val="009656F3"/>
    <w:rsid w:val="00965781"/>
    <w:rsid w:val="009659B8"/>
    <w:rsid w:val="00966A7E"/>
    <w:rsid w:val="00970490"/>
    <w:rsid w:val="00972C9F"/>
    <w:rsid w:val="00972CAE"/>
    <w:rsid w:val="009738DA"/>
    <w:rsid w:val="00973D2C"/>
    <w:rsid w:val="009772D5"/>
    <w:rsid w:val="00977DDD"/>
    <w:rsid w:val="009804D4"/>
    <w:rsid w:val="0098209A"/>
    <w:rsid w:val="00982F49"/>
    <w:rsid w:val="00983338"/>
    <w:rsid w:val="0098405D"/>
    <w:rsid w:val="009853BB"/>
    <w:rsid w:val="0098690B"/>
    <w:rsid w:val="00987949"/>
    <w:rsid w:val="00987DFC"/>
    <w:rsid w:val="00990E69"/>
    <w:rsid w:val="00992C6F"/>
    <w:rsid w:val="00992D05"/>
    <w:rsid w:val="009956B8"/>
    <w:rsid w:val="00996F07"/>
    <w:rsid w:val="009A08F3"/>
    <w:rsid w:val="009A1EEC"/>
    <w:rsid w:val="009A2CF9"/>
    <w:rsid w:val="009A3158"/>
    <w:rsid w:val="009A4301"/>
    <w:rsid w:val="009A50F7"/>
    <w:rsid w:val="009A5550"/>
    <w:rsid w:val="009A59A9"/>
    <w:rsid w:val="009A776A"/>
    <w:rsid w:val="009B0BD7"/>
    <w:rsid w:val="009B1069"/>
    <w:rsid w:val="009B202D"/>
    <w:rsid w:val="009B2068"/>
    <w:rsid w:val="009B2437"/>
    <w:rsid w:val="009B3FA5"/>
    <w:rsid w:val="009B512F"/>
    <w:rsid w:val="009B656C"/>
    <w:rsid w:val="009B6C67"/>
    <w:rsid w:val="009B783E"/>
    <w:rsid w:val="009C12F6"/>
    <w:rsid w:val="009C1446"/>
    <w:rsid w:val="009C1518"/>
    <w:rsid w:val="009C1898"/>
    <w:rsid w:val="009C2D02"/>
    <w:rsid w:val="009C33D0"/>
    <w:rsid w:val="009C34F1"/>
    <w:rsid w:val="009C4730"/>
    <w:rsid w:val="009C5D6F"/>
    <w:rsid w:val="009C5EA6"/>
    <w:rsid w:val="009D0FD2"/>
    <w:rsid w:val="009D17B6"/>
    <w:rsid w:val="009D3899"/>
    <w:rsid w:val="009D627D"/>
    <w:rsid w:val="009D6F87"/>
    <w:rsid w:val="009D76C6"/>
    <w:rsid w:val="009E060C"/>
    <w:rsid w:val="009E1E77"/>
    <w:rsid w:val="009E288E"/>
    <w:rsid w:val="009E2DE4"/>
    <w:rsid w:val="009E2F3F"/>
    <w:rsid w:val="009E33CF"/>
    <w:rsid w:val="009E3948"/>
    <w:rsid w:val="009E470D"/>
    <w:rsid w:val="009E5A3F"/>
    <w:rsid w:val="009E68BC"/>
    <w:rsid w:val="009E6F97"/>
    <w:rsid w:val="009E7386"/>
    <w:rsid w:val="009E775B"/>
    <w:rsid w:val="009E7ECB"/>
    <w:rsid w:val="009F0688"/>
    <w:rsid w:val="009F0F85"/>
    <w:rsid w:val="009F1659"/>
    <w:rsid w:val="009F3B82"/>
    <w:rsid w:val="009F3C29"/>
    <w:rsid w:val="009F41C6"/>
    <w:rsid w:val="009F5520"/>
    <w:rsid w:val="009F79DA"/>
    <w:rsid w:val="00A03C36"/>
    <w:rsid w:val="00A04E86"/>
    <w:rsid w:val="00A06281"/>
    <w:rsid w:val="00A079A8"/>
    <w:rsid w:val="00A07BA8"/>
    <w:rsid w:val="00A1174C"/>
    <w:rsid w:val="00A14195"/>
    <w:rsid w:val="00A17A83"/>
    <w:rsid w:val="00A21125"/>
    <w:rsid w:val="00A21437"/>
    <w:rsid w:val="00A2195A"/>
    <w:rsid w:val="00A21D60"/>
    <w:rsid w:val="00A22652"/>
    <w:rsid w:val="00A2399C"/>
    <w:rsid w:val="00A23D2C"/>
    <w:rsid w:val="00A251B9"/>
    <w:rsid w:val="00A25771"/>
    <w:rsid w:val="00A26193"/>
    <w:rsid w:val="00A26AA1"/>
    <w:rsid w:val="00A27546"/>
    <w:rsid w:val="00A27AE3"/>
    <w:rsid w:val="00A30984"/>
    <w:rsid w:val="00A30EAA"/>
    <w:rsid w:val="00A315A7"/>
    <w:rsid w:val="00A3436E"/>
    <w:rsid w:val="00A34AE5"/>
    <w:rsid w:val="00A35577"/>
    <w:rsid w:val="00A36F37"/>
    <w:rsid w:val="00A3731E"/>
    <w:rsid w:val="00A4191F"/>
    <w:rsid w:val="00A41DDD"/>
    <w:rsid w:val="00A422B6"/>
    <w:rsid w:val="00A42FF3"/>
    <w:rsid w:val="00A440A4"/>
    <w:rsid w:val="00A450E5"/>
    <w:rsid w:val="00A45516"/>
    <w:rsid w:val="00A45BCA"/>
    <w:rsid w:val="00A47CCC"/>
    <w:rsid w:val="00A5010F"/>
    <w:rsid w:val="00A50806"/>
    <w:rsid w:val="00A51E4E"/>
    <w:rsid w:val="00A5205F"/>
    <w:rsid w:val="00A520C6"/>
    <w:rsid w:val="00A5292F"/>
    <w:rsid w:val="00A53DE3"/>
    <w:rsid w:val="00A54686"/>
    <w:rsid w:val="00A5572D"/>
    <w:rsid w:val="00A55A60"/>
    <w:rsid w:val="00A561A5"/>
    <w:rsid w:val="00A5658C"/>
    <w:rsid w:val="00A566DD"/>
    <w:rsid w:val="00A57FBA"/>
    <w:rsid w:val="00A61173"/>
    <w:rsid w:val="00A61787"/>
    <w:rsid w:val="00A626BD"/>
    <w:rsid w:val="00A63939"/>
    <w:rsid w:val="00A63A38"/>
    <w:rsid w:val="00A63DED"/>
    <w:rsid w:val="00A64396"/>
    <w:rsid w:val="00A64C9E"/>
    <w:rsid w:val="00A653DD"/>
    <w:rsid w:val="00A66C81"/>
    <w:rsid w:val="00A67490"/>
    <w:rsid w:val="00A70907"/>
    <w:rsid w:val="00A71ABD"/>
    <w:rsid w:val="00A71E11"/>
    <w:rsid w:val="00A72475"/>
    <w:rsid w:val="00A73EAE"/>
    <w:rsid w:val="00A74069"/>
    <w:rsid w:val="00A74B9B"/>
    <w:rsid w:val="00A74C8D"/>
    <w:rsid w:val="00A74CC6"/>
    <w:rsid w:val="00A74D43"/>
    <w:rsid w:val="00A76762"/>
    <w:rsid w:val="00A77275"/>
    <w:rsid w:val="00A80EF2"/>
    <w:rsid w:val="00A81A48"/>
    <w:rsid w:val="00A82297"/>
    <w:rsid w:val="00A82963"/>
    <w:rsid w:val="00A85177"/>
    <w:rsid w:val="00A855DE"/>
    <w:rsid w:val="00A85733"/>
    <w:rsid w:val="00A875BC"/>
    <w:rsid w:val="00A87CB6"/>
    <w:rsid w:val="00A90344"/>
    <w:rsid w:val="00A90B3C"/>
    <w:rsid w:val="00A937D0"/>
    <w:rsid w:val="00A93B59"/>
    <w:rsid w:val="00A941FD"/>
    <w:rsid w:val="00A94963"/>
    <w:rsid w:val="00A95690"/>
    <w:rsid w:val="00A95BAA"/>
    <w:rsid w:val="00A95D62"/>
    <w:rsid w:val="00A95FC5"/>
    <w:rsid w:val="00A9759F"/>
    <w:rsid w:val="00AA1D3F"/>
    <w:rsid w:val="00AA332D"/>
    <w:rsid w:val="00AA47DA"/>
    <w:rsid w:val="00AA4E87"/>
    <w:rsid w:val="00AA5265"/>
    <w:rsid w:val="00AA53DC"/>
    <w:rsid w:val="00AA673E"/>
    <w:rsid w:val="00AA6EE4"/>
    <w:rsid w:val="00AB28CE"/>
    <w:rsid w:val="00AB2C67"/>
    <w:rsid w:val="00AB4BEE"/>
    <w:rsid w:val="00AB5240"/>
    <w:rsid w:val="00AC22C3"/>
    <w:rsid w:val="00AC2D90"/>
    <w:rsid w:val="00AC30D0"/>
    <w:rsid w:val="00AC33D9"/>
    <w:rsid w:val="00AC4080"/>
    <w:rsid w:val="00AC47D5"/>
    <w:rsid w:val="00AC5AEA"/>
    <w:rsid w:val="00AC5F9A"/>
    <w:rsid w:val="00AC66D8"/>
    <w:rsid w:val="00AD0E01"/>
    <w:rsid w:val="00AD15B1"/>
    <w:rsid w:val="00AD1C42"/>
    <w:rsid w:val="00AD1E0B"/>
    <w:rsid w:val="00AD340F"/>
    <w:rsid w:val="00AD37D3"/>
    <w:rsid w:val="00AD45B9"/>
    <w:rsid w:val="00AD4EB8"/>
    <w:rsid w:val="00AD62B8"/>
    <w:rsid w:val="00AD6516"/>
    <w:rsid w:val="00AD7233"/>
    <w:rsid w:val="00AD72D2"/>
    <w:rsid w:val="00AD7857"/>
    <w:rsid w:val="00AE179A"/>
    <w:rsid w:val="00AE18DA"/>
    <w:rsid w:val="00AE28EA"/>
    <w:rsid w:val="00AE2974"/>
    <w:rsid w:val="00AE3264"/>
    <w:rsid w:val="00AE3BC5"/>
    <w:rsid w:val="00AE3F4E"/>
    <w:rsid w:val="00AE5384"/>
    <w:rsid w:val="00AE5C94"/>
    <w:rsid w:val="00AF0CCB"/>
    <w:rsid w:val="00AF26CA"/>
    <w:rsid w:val="00AF33B7"/>
    <w:rsid w:val="00AF3BC9"/>
    <w:rsid w:val="00AF40F7"/>
    <w:rsid w:val="00AF4E41"/>
    <w:rsid w:val="00AF4F90"/>
    <w:rsid w:val="00AF5BB0"/>
    <w:rsid w:val="00AF5BFF"/>
    <w:rsid w:val="00B00A64"/>
    <w:rsid w:val="00B00F66"/>
    <w:rsid w:val="00B038B0"/>
    <w:rsid w:val="00B04F03"/>
    <w:rsid w:val="00B057F2"/>
    <w:rsid w:val="00B05BB8"/>
    <w:rsid w:val="00B06D29"/>
    <w:rsid w:val="00B0729B"/>
    <w:rsid w:val="00B07392"/>
    <w:rsid w:val="00B076B8"/>
    <w:rsid w:val="00B07906"/>
    <w:rsid w:val="00B10750"/>
    <w:rsid w:val="00B10A73"/>
    <w:rsid w:val="00B10ACA"/>
    <w:rsid w:val="00B10C32"/>
    <w:rsid w:val="00B11F12"/>
    <w:rsid w:val="00B131CF"/>
    <w:rsid w:val="00B13727"/>
    <w:rsid w:val="00B1422C"/>
    <w:rsid w:val="00B14BF1"/>
    <w:rsid w:val="00B161EF"/>
    <w:rsid w:val="00B1701E"/>
    <w:rsid w:val="00B17ED6"/>
    <w:rsid w:val="00B20511"/>
    <w:rsid w:val="00B20FF3"/>
    <w:rsid w:val="00B21951"/>
    <w:rsid w:val="00B22227"/>
    <w:rsid w:val="00B227F9"/>
    <w:rsid w:val="00B2308C"/>
    <w:rsid w:val="00B23D6C"/>
    <w:rsid w:val="00B24170"/>
    <w:rsid w:val="00B26654"/>
    <w:rsid w:val="00B273F1"/>
    <w:rsid w:val="00B309C8"/>
    <w:rsid w:val="00B31D28"/>
    <w:rsid w:val="00B33215"/>
    <w:rsid w:val="00B34766"/>
    <w:rsid w:val="00B3536E"/>
    <w:rsid w:val="00B3598F"/>
    <w:rsid w:val="00B36FB4"/>
    <w:rsid w:val="00B372DB"/>
    <w:rsid w:val="00B376AC"/>
    <w:rsid w:val="00B37D13"/>
    <w:rsid w:val="00B40410"/>
    <w:rsid w:val="00B40A59"/>
    <w:rsid w:val="00B40D67"/>
    <w:rsid w:val="00B40E22"/>
    <w:rsid w:val="00B41371"/>
    <w:rsid w:val="00B41E24"/>
    <w:rsid w:val="00B4225D"/>
    <w:rsid w:val="00B4261D"/>
    <w:rsid w:val="00B427CD"/>
    <w:rsid w:val="00B42908"/>
    <w:rsid w:val="00B42E71"/>
    <w:rsid w:val="00B43B6B"/>
    <w:rsid w:val="00B43CD5"/>
    <w:rsid w:val="00B44A12"/>
    <w:rsid w:val="00B469A4"/>
    <w:rsid w:val="00B4705D"/>
    <w:rsid w:val="00B5108C"/>
    <w:rsid w:val="00B53BCA"/>
    <w:rsid w:val="00B551F4"/>
    <w:rsid w:val="00B55C4B"/>
    <w:rsid w:val="00B56038"/>
    <w:rsid w:val="00B57AFB"/>
    <w:rsid w:val="00B6136B"/>
    <w:rsid w:val="00B61883"/>
    <w:rsid w:val="00B63084"/>
    <w:rsid w:val="00B644E6"/>
    <w:rsid w:val="00B6681F"/>
    <w:rsid w:val="00B67886"/>
    <w:rsid w:val="00B7217D"/>
    <w:rsid w:val="00B73DF3"/>
    <w:rsid w:val="00B73E91"/>
    <w:rsid w:val="00B73F55"/>
    <w:rsid w:val="00B748C1"/>
    <w:rsid w:val="00B74935"/>
    <w:rsid w:val="00B75B06"/>
    <w:rsid w:val="00B7651B"/>
    <w:rsid w:val="00B76CAB"/>
    <w:rsid w:val="00B77189"/>
    <w:rsid w:val="00B776ED"/>
    <w:rsid w:val="00B77ACC"/>
    <w:rsid w:val="00B802F7"/>
    <w:rsid w:val="00B8145C"/>
    <w:rsid w:val="00B8256A"/>
    <w:rsid w:val="00B83170"/>
    <w:rsid w:val="00B833EB"/>
    <w:rsid w:val="00B8391C"/>
    <w:rsid w:val="00B839DC"/>
    <w:rsid w:val="00B83FB2"/>
    <w:rsid w:val="00B84982"/>
    <w:rsid w:val="00B85995"/>
    <w:rsid w:val="00B87AD3"/>
    <w:rsid w:val="00B90181"/>
    <w:rsid w:val="00B91D63"/>
    <w:rsid w:val="00B91F72"/>
    <w:rsid w:val="00B9214D"/>
    <w:rsid w:val="00B93048"/>
    <w:rsid w:val="00B94D6F"/>
    <w:rsid w:val="00B94F12"/>
    <w:rsid w:val="00B960AB"/>
    <w:rsid w:val="00B962C4"/>
    <w:rsid w:val="00B9690C"/>
    <w:rsid w:val="00B96F80"/>
    <w:rsid w:val="00BA3CCE"/>
    <w:rsid w:val="00BA3D2D"/>
    <w:rsid w:val="00BA4334"/>
    <w:rsid w:val="00BA46AF"/>
    <w:rsid w:val="00BA489D"/>
    <w:rsid w:val="00BA4E1B"/>
    <w:rsid w:val="00BA511A"/>
    <w:rsid w:val="00BA577B"/>
    <w:rsid w:val="00BA590B"/>
    <w:rsid w:val="00BA5F3E"/>
    <w:rsid w:val="00BA60E0"/>
    <w:rsid w:val="00BA6196"/>
    <w:rsid w:val="00BA62CF"/>
    <w:rsid w:val="00BA74FE"/>
    <w:rsid w:val="00BB04FF"/>
    <w:rsid w:val="00BB0F0D"/>
    <w:rsid w:val="00BB1738"/>
    <w:rsid w:val="00BB2F34"/>
    <w:rsid w:val="00BB3400"/>
    <w:rsid w:val="00BB3835"/>
    <w:rsid w:val="00BB48D3"/>
    <w:rsid w:val="00BB5153"/>
    <w:rsid w:val="00BB5350"/>
    <w:rsid w:val="00BB55CB"/>
    <w:rsid w:val="00BB60CA"/>
    <w:rsid w:val="00BB65AF"/>
    <w:rsid w:val="00BB6978"/>
    <w:rsid w:val="00BC236A"/>
    <w:rsid w:val="00BC3A78"/>
    <w:rsid w:val="00BC3DAE"/>
    <w:rsid w:val="00BC46A8"/>
    <w:rsid w:val="00BC4BBF"/>
    <w:rsid w:val="00BC57E2"/>
    <w:rsid w:val="00BC6ACB"/>
    <w:rsid w:val="00BD026C"/>
    <w:rsid w:val="00BD1D43"/>
    <w:rsid w:val="00BD418C"/>
    <w:rsid w:val="00BD47B9"/>
    <w:rsid w:val="00BD50ED"/>
    <w:rsid w:val="00BD5169"/>
    <w:rsid w:val="00BD6C8D"/>
    <w:rsid w:val="00BD6EA2"/>
    <w:rsid w:val="00BD76EB"/>
    <w:rsid w:val="00BE2416"/>
    <w:rsid w:val="00BE290A"/>
    <w:rsid w:val="00BE38F3"/>
    <w:rsid w:val="00BE4579"/>
    <w:rsid w:val="00BE5113"/>
    <w:rsid w:val="00BE683E"/>
    <w:rsid w:val="00BE7E7B"/>
    <w:rsid w:val="00BF056A"/>
    <w:rsid w:val="00BF1F59"/>
    <w:rsid w:val="00BF345E"/>
    <w:rsid w:val="00BF43BA"/>
    <w:rsid w:val="00BF48D4"/>
    <w:rsid w:val="00BF4915"/>
    <w:rsid w:val="00BF68B2"/>
    <w:rsid w:val="00C00ED8"/>
    <w:rsid w:val="00C02DBF"/>
    <w:rsid w:val="00C02EFA"/>
    <w:rsid w:val="00C04072"/>
    <w:rsid w:val="00C04D9E"/>
    <w:rsid w:val="00C05C11"/>
    <w:rsid w:val="00C06AC3"/>
    <w:rsid w:val="00C07514"/>
    <w:rsid w:val="00C10AB9"/>
    <w:rsid w:val="00C110D8"/>
    <w:rsid w:val="00C1233E"/>
    <w:rsid w:val="00C126B6"/>
    <w:rsid w:val="00C12AF7"/>
    <w:rsid w:val="00C12B3A"/>
    <w:rsid w:val="00C12E8E"/>
    <w:rsid w:val="00C13166"/>
    <w:rsid w:val="00C1333D"/>
    <w:rsid w:val="00C14BD0"/>
    <w:rsid w:val="00C15393"/>
    <w:rsid w:val="00C1611A"/>
    <w:rsid w:val="00C17CBA"/>
    <w:rsid w:val="00C203DC"/>
    <w:rsid w:val="00C205CA"/>
    <w:rsid w:val="00C23782"/>
    <w:rsid w:val="00C2408D"/>
    <w:rsid w:val="00C248B6"/>
    <w:rsid w:val="00C24A84"/>
    <w:rsid w:val="00C250FC"/>
    <w:rsid w:val="00C257CC"/>
    <w:rsid w:val="00C26B79"/>
    <w:rsid w:val="00C2753C"/>
    <w:rsid w:val="00C27920"/>
    <w:rsid w:val="00C31500"/>
    <w:rsid w:val="00C31DFD"/>
    <w:rsid w:val="00C329FE"/>
    <w:rsid w:val="00C33D41"/>
    <w:rsid w:val="00C34FFB"/>
    <w:rsid w:val="00C365A3"/>
    <w:rsid w:val="00C36AAC"/>
    <w:rsid w:val="00C37B21"/>
    <w:rsid w:val="00C37D26"/>
    <w:rsid w:val="00C40E2B"/>
    <w:rsid w:val="00C41065"/>
    <w:rsid w:val="00C43110"/>
    <w:rsid w:val="00C43C8C"/>
    <w:rsid w:val="00C47D30"/>
    <w:rsid w:val="00C47D9A"/>
    <w:rsid w:val="00C50052"/>
    <w:rsid w:val="00C523D3"/>
    <w:rsid w:val="00C52881"/>
    <w:rsid w:val="00C53390"/>
    <w:rsid w:val="00C533B6"/>
    <w:rsid w:val="00C5369E"/>
    <w:rsid w:val="00C5562E"/>
    <w:rsid w:val="00C56EB8"/>
    <w:rsid w:val="00C572B9"/>
    <w:rsid w:val="00C5754C"/>
    <w:rsid w:val="00C60716"/>
    <w:rsid w:val="00C60F4F"/>
    <w:rsid w:val="00C61673"/>
    <w:rsid w:val="00C61A9F"/>
    <w:rsid w:val="00C6274C"/>
    <w:rsid w:val="00C63D6F"/>
    <w:rsid w:val="00C65F5D"/>
    <w:rsid w:val="00C66E3B"/>
    <w:rsid w:val="00C672FE"/>
    <w:rsid w:val="00C7041E"/>
    <w:rsid w:val="00C72593"/>
    <w:rsid w:val="00C739C5"/>
    <w:rsid w:val="00C73E0E"/>
    <w:rsid w:val="00C74004"/>
    <w:rsid w:val="00C7404F"/>
    <w:rsid w:val="00C741A1"/>
    <w:rsid w:val="00C750EA"/>
    <w:rsid w:val="00C75337"/>
    <w:rsid w:val="00C7535D"/>
    <w:rsid w:val="00C75C9B"/>
    <w:rsid w:val="00C75F07"/>
    <w:rsid w:val="00C76D5B"/>
    <w:rsid w:val="00C801D7"/>
    <w:rsid w:val="00C81273"/>
    <w:rsid w:val="00C81293"/>
    <w:rsid w:val="00C813F2"/>
    <w:rsid w:val="00C818B7"/>
    <w:rsid w:val="00C81DC4"/>
    <w:rsid w:val="00C8280F"/>
    <w:rsid w:val="00C83E51"/>
    <w:rsid w:val="00C85917"/>
    <w:rsid w:val="00C862B2"/>
    <w:rsid w:val="00C8664E"/>
    <w:rsid w:val="00C8740F"/>
    <w:rsid w:val="00C91658"/>
    <w:rsid w:val="00C919AF"/>
    <w:rsid w:val="00C9230E"/>
    <w:rsid w:val="00C92BB8"/>
    <w:rsid w:val="00C930FD"/>
    <w:rsid w:val="00C93ED8"/>
    <w:rsid w:val="00C942DE"/>
    <w:rsid w:val="00C95AD4"/>
    <w:rsid w:val="00C95B03"/>
    <w:rsid w:val="00C95FEE"/>
    <w:rsid w:val="00C96222"/>
    <w:rsid w:val="00C96F3D"/>
    <w:rsid w:val="00C97930"/>
    <w:rsid w:val="00C97ABC"/>
    <w:rsid w:val="00CA2F8B"/>
    <w:rsid w:val="00CA3D75"/>
    <w:rsid w:val="00CA4667"/>
    <w:rsid w:val="00CA4921"/>
    <w:rsid w:val="00CA51B2"/>
    <w:rsid w:val="00CA58DD"/>
    <w:rsid w:val="00CA5FE2"/>
    <w:rsid w:val="00CA7D89"/>
    <w:rsid w:val="00CB0C99"/>
    <w:rsid w:val="00CB0E4A"/>
    <w:rsid w:val="00CB16A0"/>
    <w:rsid w:val="00CB1B0B"/>
    <w:rsid w:val="00CB22B5"/>
    <w:rsid w:val="00CB22FD"/>
    <w:rsid w:val="00CB2725"/>
    <w:rsid w:val="00CB2D6A"/>
    <w:rsid w:val="00CB3225"/>
    <w:rsid w:val="00CB46CE"/>
    <w:rsid w:val="00CB4B88"/>
    <w:rsid w:val="00CB5401"/>
    <w:rsid w:val="00CB55A1"/>
    <w:rsid w:val="00CB5822"/>
    <w:rsid w:val="00CB6288"/>
    <w:rsid w:val="00CB64FD"/>
    <w:rsid w:val="00CB7337"/>
    <w:rsid w:val="00CB76BB"/>
    <w:rsid w:val="00CC079C"/>
    <w:rsid w:val="00CC43CE"/>
    <w:rsid w:val="00CC6545"/>
    <w:rsid w:val="00CC67D5"/>
    <w:rsid w:val="00CC698E"/>
    <w:rsid w:val="00CC6EB6"/>
    <w:rsid w:val="00CC7ADB"/>
    <w:rsid w:val="00CD1D95"/>
    <w:rsid w:val="00CD2FB7"/>
    <w:rsid w:val="00CD4CE5"/>
    <w:rsid w:val="00CD5CCA"/>
    <w:rsid w:val="00CD5E6E"/>
    <w:rsid w:val="00CD60D1"/>
    <w:rsid w:val="00CE0276"/>
    <w:rsid w:val="00CE0859"/>
    <w:rsid w:val="00CE0F1F"/>
    <w:rsid w:val="00CE11FE"/>
    <w:rsid w:val="00CE492C"/>
    <w:rsid w:val="00CE4FD0"/>
    <w:rsid w:val="00CE5283"/>
    <w:rsid w:val="00CE5E9E"/>
    <w:rsid w:val="00CE6327"/>
    <w:rsid w:val="00CE7575"/>
    <w:rsid w:val="00CF08E8"/>
    <w:rsid w:val="00CF0A38"/>
    <w:rsid w:val="00CF2577"/>
    <w:rsid w:val="00CF4921"/>
    <w:rsid w:val="00CF747F"/>
    <w:rsid w:val="00CF7D1B"/>
    <w:rsid w:val="00D019AC"/>
    <w:rsid w:val="00D01FD2"/>
    <w:rsid w:val="00D0433A"/>
    <w:rsid w:val="00D056BC"/>
    <w:rsid w:val="00D05BEB"/>
    <w:rsid w:val="00D061CD"/>
    <w:rsid w:val="00D068E0"/>
    <w:rsid w:val="00D07CD6"/>
    <w:rsid w:val="00D1019E"/>
    <w:rsid w:val="00D115A7"/>
    <w:rsid w:val="00D11601"/>
    <w:rsid w:val="00D119CD"/>
    <w:rsid w:val="00D12031"/>
    <w:rsid w:val="00D17685"/>
    <w:rsid w:val="00D205E2"/>
    <w:rsid w:val="00D2069D"/>
    <w:rsid w:val="00D21C74"/>
    <w:rsid w:val="00D21CC2"/>
    <w:rsid w:val="00D220E9"/>
    <w:rsid w:val="00D228E0"/>
    <w:rsid w:val="00D23568"/>
    <w:rsid w:val="00D23AF1"/>
    <w:rsid w:val="00D24B7E"/>
    <w:rsid w:val="00D26479"/>
    <w:rsid w:val="00D27483"/>
    <w:rsid w:val="00D3138A"/>
    <w:rsid w:val="00D3266A"/>
    <w:rsid w:val="00D34487"/>
    <w:rsid w:val="00D361B1"/>
    <w:rsid w:val="00D36D32"/>
    <w:rsid w:val="00D374DE"/>
    <w:rsid w:val="00D41B29"/>
    <w:rsid w:val="00D41EAF"/>
    <w:rsid w:val="00D41EC0"/>
    <w:rsid w:val="00D428EA"/>
    <w:rsid w:val="00D448A1"/>
    <w:rsid w:val="00D44941"/>
    <w:rsid w:val="00D45030"/>
    <w:rsid w:val="00D463B7"/>
    <w:rsid w:val="00D476AF"/>
    <w:rsid w:val="00D47D88"/>
    <w:rsid w:val="00D51392"/>
    <w:rsid w:val="00D513B6"/>
    <w:rsid w:val="00D51403"/>
    <w:rsid w:val="00D51919"/>
    <w:rsid w:val="00D55043"/>
    <w:rsid w:val="00D57D0E"/>
    <w:rsid w:val="00D6110E"/>
    <w:rsid w:val="00D62D6B"/>
    <w:rsid w:val="00D63566"/>
    <w:rsid w:val="00D63AE8"/>
    <w:rsid w:val="00D644E1"/>
    <w:rsid w:val="00D64627"/>
    <w:rsid w:val="00D64BE1"/>
    <w:rsid w:val="00D654ED"/>
    <w:rsid w:val="00D65BBE"/>
    <w:rsid w:val="00D66AAA"/>
    <w:rsid w:val="00D674B2"/>
    <w:rsid w:val="00D70075"/>
    <w:rsid w:val="00D7301D"/>
    <w:rsid w:val="00D736F2"/>
    <w:rsid w:val="00D73B41"/>
    <w:rsid w:val="00D73DF9"/>
    <w:rsid w:val="00D74DBC"/>
    <w:rsid w:val="00D756A5"/>
    <w:rsid w:val="00D76446"/>
    <w:rsid w:val="00D813F2"/>
    <w:rsid w:val="00D83197"/>
    <w:rsid w:val="00D8324A"/>
    <w:rsid w:val="00D83539"/>
    <w:rsid w:val="00D853ED"/>
    <w:rsid w:val="00D8656D"/>
    <w:rsid w:val="00D87206"/>
    <w:rsid w:val="00D87A46"/>
    <w:rsid w:val="00D90343"/>
    <w:rsid w:val="00D90961"/>
    <w:rsid w:val="00D91338"/>
    <w:rsid w:val="00D921F9"/>
    <w:rsid w:val="00D936EF"/>
    <w:rsid w:val="00D93DDD"/>
    <w:rsid w:val="00D93F41"/>
    <w:rsid w:val="00D93F91"/>
    <w:rsid w:val="00D9436E"/>
    <w:rsid w:val="00D94B43"/>
    <w:rsid w:val="00D94F1A"/>
    <w:rsid w:val="00D950BD"/>
    <w:rsid w:val="00D95E2F"/>
    <w:rsid w:val="00D97979"/>
    <w:rsid w:val="00DA1DB3"/>
    <w:rsid w:val="00DA260F"/>
    <w:rsid w:val="00DA48AB"/>
    <w:rsid w:val="00DA631E"/>
    <w:rsid w:val="00DB0D13"/>
    <w:rsid w:val="00DB176B"/>
    <w:rsid w:val="00DB3202"/>
    <w:rsid w:val="00DB5125"/>
    <w:rsid w:val="00DB5728"/>
    <w:rsid w:val="00DB659F"/>
    <w:rsid w:val="00DB6B3D"/>
    <w:rsid w:val="00DB7460"/>
    <w:rsid w:val="00DB7D2E"/>
    <w:rsid w:val="00DC02C6"/>
    <w:rsid w:val="00DC0B45"/>
    <w:rsid w:val="00DC3785"/>
    <w:rsid w:val="00DC3D46"/>
    <w:rsid w:val="00DC4CAF"/>
    <w:rsid w:val="00DC4E28"/>
    <w:rsid w:val="00DC5259"/>
    <w:rsid w:val="00DC6AEE"/>
    <w:rsid w:val="00DD0777"/>
    <w:rsid w:val="00DD0F02"/>
    <w:rsid w:val="00DD0FFC"/>
    <w:rsid w:val="00DD16BC"/>
    <w:rsid w:val="00DD1A46"/>
    <w:rsid w:val="00DD1ADF"/>
    <w:rsid w:val="00DD2868"/>
    <w:rsid w:val="00DD29D4"/>
    <w:rsid w:val="00DD2FDA"/>
    <w:rsid w:val="00DD4B55"/>
    <w:rsid w:val="00DD5CE2"/>
    <w:rsid w:val="00DD6379"/>
    <w:rsid w:val="00DD6821"/>
    <w:rsid w:val="00DD7684"/>
    <w:rsid w:val="00DD7BCD"/>
    <w:rsid w:val="00DE081D"/>
    <w:rsid w:val="00DE1FCD"/>
    <w:rsid w:val="00DE4B28"/>
    <w:rsid w:val="00DE5A56"/>
    <w:rsid w:val="00DE756D"/>
    <w:rsid w:val="00DE7E69"/>
    <w:rsid w:val="00DE7ED4"/>
    <w:rsid w:val="00DF0207"/>
    <w:rsid w:val="00DF32B9"/>
    <w:rsid w:val="00DF35F9"/>
    <w:rsid w:val="00DF3917"/>
    <w:rsid w:val="00DF39F3"/>
    <w:rsid w:val="00DF3C43"/>
    <w:rsid w:val="00DF44C0"/>
    <w:rsid w:val="00DF56D6"/>
    <w:rsid w:val="00DF6515"/>
    <w:rsid w:val="00DF6613"/>
    <w:rsid w:val="00DF78E9"/>
    <w:rsid w:val="00DF7B3D"/>
    <w:rsid w:val="00E00951"/>
    <w:rsid w:val="00E00BF7"/>
    <w:rsid w:val="00E0280A"/>
    <w:rsid w:val="00E02F03"/>
    <w:rsid w:val="00E0355B"/>
    <w:rsid w:val="00E03A99"/>
    <w:rsid w:val="00E04910"/>
    <w:rsid w:val="00E04E15"/>
    <w:rsid w:val="00E05AFB"/>
    <w:rsid w:val="00E10511"/>
    <w:rsid w:val="00E10B50"/>
    <w:rsid w:val="00E11185"/>
    <w:rsid w:val="00E113ED"/>
    <w:rsid w:val="00E12F27"/>
    <w:rsid w:val="00E1312F"/>
    <w:rsid w:val="00E131AB"/>
    <w:rsid w:val="00E14CF7"/>
    <w:rsid w:val="00E14EB3"/>
    <w:rsid w:val="00E153DD"/>
    <w:rsid w:val="00E160A6"/>
    <w:rsid w:val="00E175C5"/>
    <w:rsid w:val="00E17930"/>
    <w:rsid w:val="00E207F3"/>
    <w:rsid w:val="00E20D48"/>
    <w:rsid w:val="00E223D3"/>
    <w:rsid w:val="00E22A2E"/>
    <w:rsid w:val="00E23670"/>
    <w:rsid w:val="00E261EB"/>
    <w:rsid w:val="00E30380"/>
    <w:rsid w:val="00E303E8"/>
    <w:rsid w:val="00E30512"/>
    <w:rsid w:val="00E30E0A"/>
    <w:rsid w:val="00E314D1"/>
    <w:rsid w:val="00E3156D"/>
    <w:rsid w:val="00E324E5"/>
    <w:rsid w:val="00E3396E"/>
    <w:rsid w:val="00E36526"/>
    <w:rsid w:val="00E365DE"/>
    <w:rsid w:val="00E3672E"/>
    <w:rsid w:val="00E36816"/>
    <w:rsid w:val="00E369F0"/>
    <w:rsid w:val="00E36C2F"/>
    <w:rsid w:val="00E37828"/>
    <w:rsid w:val="00E4096D"/>
    <w:rsid w:val="00E409CE"/>
    <w:rsid w:val="00E41B40"/>
    <w:rsid w:val="00E41D35"/>
    <w:rsid w:val="00E436F0"/>
    <w:rsid w:val="00E44090"/>
    <w:rsid w:val="00E4444B"/>
    <w:rsid w:val="00E451A0"/>
    <w:rsid w:val="00E45B07"/>
    <w:rsid w:val="00E467BD"/>
    <w:rsid w:val="00E47F5A"/>
    <w:rsid w:val="00E50C8E"/>
    <w:rsid w:val="00E50F50"/>
    <w:rsid w:val="00E516DD"/>
    <w:rsid w:val="00E51782"/>
    <w:rsid w:val="00E51A59"/>
    <w:rsid w:val="00E51DAD"/>
    <w:rsid w:val="00E5246F"/>
    <w:rsid w:val="00E52F18"/>
    <w:rsid w:val="00E53165"/>
    <w:rsid w:val="00E56041"/>
    <w:rsid w:val="00E56BD0"/>
    <w:rsid w:val="00E57F03"/>
    <w:rsid w:val="00E60028"/>
    <w:rsid w:val="00E60BDF"/>
    <w:rsid w:val="00E60FDF"/>
    <w:rsid w:val="00E615C5"/>
    <w:rsid w:val="00E617A4"/>
    <w:rsid w:val="00E61805"/>
    <w:rsid w:val="00E61A98"/>
    <w:rsid w:val="00E62471"/>
    <w:rsid w:val="00E63061"/>
    <w:rsid w:val="00E634C4"/>
    <w:rsid w:val="00E6351D"/>
    <w:rsid w:val="00E639B2"/>
    <w:rsid w:val="00E63D91"/>
    <w:rsid w:val="00E63F54"/>
    <w:rsid w:val="00E64CB8"/>
    <w:rsid w:val="00E64E4C"/>
    <w:rsid w:val="00E654DD"/>
    <w:rsid w:val="00E655F2"/>
    <w:rsid w:val="00E66218"/>
    <w:rsid w:val="00E66F0E"/>
    <w:rsid w:val="00E66F61"/>
    <w:rsid w:val="00E702F8"/>
    <w:rsid w:val="00E70E9E"/>
    <w:rsid w:val="00E71A41"/>
    <w:rsid w:val="00E71B60"/>
    <w:rsid w:val="00E71E41"/>
    <w:rsid w:val="00E744BC"/>
    <w:rsid w:val="00E756A1"/>
    <w:rsid w:val="00E77497"/>
    <w:rsid w:val="00E80967"/>
    <w:rsid w:val="00E80E92"/>
    <w:rsid w:val="00E82682"/>
    <w:rsid w:val="00E8357A"/>
    <w:rsid w:val="00E83B13"/>
    <w:rsid w:val="00E8489D"/>
    <w:rsid w:val="00E86DA4"/>
    <w:rsid w:val="00E93F81"/>
    <w:rsid w:val="00E94486"/>
    <w:rsid w:val="00E95CF6"/>
    <w:rsid w:val="00E97999"/>
    <w:rsid w:val="00EA016A"/>
    <w:rsid w:val="00EA17E7"/>
    <w:rsid w:val="00EA19DA"/>
    <w:rsid w:val="00EA294D"/>
    <w:rsid w:val="00EA2E3A"/>
    <w:rsid w:val="00EA3889"/>
    <w:rsid w:val="00EA3DFA"/>
    <w:rsid w:val="00EA44DF"/>
    <w:rsid w:val="00EA547F"/>
    <w:rsid w:val="00EA56DB"/>
    <w:rsid w:val="00EA614B"/>
    <w:rsid w:val="00EA6DF7"/>
    <w:rsid w:val="00EA74DD"/>
    <w:rsid w:val="00EB1A60"/>
    <w:rsid w:val="00EB1D04"/>
    <w:rsid w:val="00EB260E"/>
    <w:rsid w:val="00EB41AD"/>
    <w:rsid w:val="00EB422B"/>
    <w:rsid w:val="00EB451C"/>
    <w:rsid w:val="00EB460F"/>
    <w:rsid w:val="00EB5A2D"/>
    <w:rsid w:val="00EB6ACF"/>
    <w:rsid w:val="00EB7C2F"/>
    <w:rsid w:val="00EC1F40"/>
    <w:rsid w:val="00EC2865"/>
    <w:rsid w:val="00EC2F7F"/>
    <w:rsid w:val="00EC48C3"/>
    <w:rsid w:val="00EC4CEB"/>
    <w:rsid w:val="00EC5028"/>
    <w:rsid w:val="00EC52D7"/>
    <w:rsid w:val="00EC5DE0"/>
    <w:rsid w:val="00EC70FA"/>
    <w:rsid w:val="00EC7325"/>
    <w:rsid w:val="00ED15BB"/>
    <w:rsid w:val="00ED1646"/>
    <w:rsid w:val="00ED1726"/>
    <w:rsid w:val="00ED22CE"/>
    <w:rsid w:val="00ED42AD"/>
    <w:rsid w:val="00ED4810"/>
    <w:rsid w:val="00ED4A95"/>
    <w:rsid w:val="00ED4C32"/>
    <w:rsid w:val="00ED6B72"/>
    <w:rsid w:val="00ED7C22"/>
    <w:rsid w:val="00EE088B"/>
    <w:rsid w:val="00EE2BD6"/>
    <w:rsid w:val="00EE3C96"/>
    <w:rsid w:val="00EE3D27"/>
    <w:rsid w:val="00EE4979"/>
    <w:rsid w:val="00EE4AFE"/>
    <w:rsid w:val="00EE5198"/>
    <w:rsid w:val="00EE5912"/>
    <w:rsid w:val="00EE5925"/>
    <w:rsid w:val="00EE5EF3"/>
    <w:rsid w:val="00EE6494"/>
    <w:rsid w:val="00EE72CD"/>
    <w:rsid w:val="00EF14DB"/>
    <w:rsid w:val="00EF2E91"/>
    <w:rsid w:val="00EF2EB6"/>
    <w:rsid w:val="00EF3957"/>
    <w:rsid w:val="00EF3992"/>
    <w:rsid w:val="00EF5218"/>
    <w:rsid w:val="00EF579F"/>
    <w:rsid w:val="00EF6048"/>
    <w:rsid w:val="00F0050C"/>
    <w:rsid w:val="00F00919"/>
    <w:rsid w:val="00F009C6"/>
    <w:rsid w:val="00F00DC5"/>
    <w:rsid w:val="00F01115"/>
    <w:rsid w:val="00F0137B"/>
    <w:rsid w:val="00F02930"/>
    <w:rsid w:val="00F02A8C"/>
    <w:rsid w:val="00F02BCB"/>
    <w:rsid w:val="00F02EDC"/>
    <w:rsid w:val="00F03071"/>
    <w:rsid w:val="00F032F8"/>
    <w:rsid w:val="00F043E5"/>
    <w:rsid w:val="00F05586"/>
    <w:rsid w:val="00F056FE"/>
    <w:rsid w:val="00F067BE"/>
    <w:rsid w:val="00F06A81"/>
    <w:rsid w:val="00F07355"/>
    <w:rsid w:val="00F11DEF"/>
    <w:rsid w:val="00F125F6"/>
    <w:rsid w:val="00F126DC"/>
    <w:rsid w:val="00F12795"/>
    <w:rsid w:val="00F1373E"/>
    <w:rsid w:val="00F140E9"/>
    <w:rsid w:val="00F14EA5"/>
    <w:rsid w:val="00F16B4C"/>
    <w:rsid w:val="00F179A1"/>
    <w:rsid w:val="00F17FA5"/>
    <w:rsid w:val="00F2126F"/>
    <w:rsid w:val="00F218CC"/>
    <w:rsid w:val="00F219E2"/>
    <w:rsid w:val="00F22992"/>
    <w:rsid w:val="00F22EE7"/>
    <w:rsid w:val="00F23F09"/>
    <w:rsid w:val="00F24133"/>
    <w:rsid w:val="00F25A01"/>
    <w:rsid w:val="00F25D1F"/>
    <w:rsid w:val="00F26917"/>
    <w:rsid w:val="00F27A29"/>
    <w:rsid w:val="00F30D27"/>
    <w:rsid w:val="00F310C2"/>
    <w:rsid w:val="00F31154"/>
    <w:rsid w:val="00F3504A"/>
    <w:rsid w:val="00F3550F"/>
    <w:rsid w:val="00F35A5B"/>
    <w:rsid w:val="00F36816"/>
    <w:rsid w:val="00F36C7E"/>
    <w:rsid w:val="00F37964"/>
    <w:rsid w:val="00F37F66"/>
    <w:rsid w:val="00F40418"/>
    <w:rsid w:val="00F405EC"/>
    <w:rsid w:val="00F40624"/>
    <w:rsid w:val="00F41D7B"/>
    <w:rsid w:val="00F4214F"/>
    <w:rsid w:val="00F42555"/>
    <w:rsid w:val="00F43D8D"/>
    <w:rsid w:val="00F46A1C"/>
    <w:rsid w:val="00F4771E"/>
    <w:rsid w:val="00F503BB"/>
    <w:rsid w:val="00F51D2B"/>
    <w:rsid w:val="00F51FFA"/>
    <w:rsid w:val="00F5297B"/>
    <w:rsid w:val="00F53C76"/>
    <w:rsid w:val="00F5407A"/>
    <w:rsid w:val="00F55C64"/>
    <w:rsid w:val="00F56E39"/>
    <w:rsid w:val="00F60F8C"/>
    <w:rsid w:val="00F62792"/>
    <w:rsid w:val="00F62EA3"/>
    <w:rsid w:val="00F64C81"/>
    <w:rsid w:val="00F65241"/>
    <w:rsid w:val="00F653D6"/>
    <w:rsid w:val="00F6595D"/>
    <w:rsid w:val="00F65E02"/>
    <w:rsid w:val="00F6788D"/>
    <w:rsid w:val="00F67D75"/>
    <w:rsid w:val="00F67F5C"/>
    <w:rsid w:val="00F70154"/>
    <w:rsid w:val="00F70673"/>
    <w:rsid w:val="00F7246A"/>
    <w:rsid w:val="00F726DD"/>
    <w:rsid w:val="00F729DE"/>
    <w:rsid w:val="00F73E92"/>
    <w:rsid w:val="00F74569"/>
    <w:rsid w:val="00F745A8"/>
    <w:rsid w:val="00F750EF"/>
    <w:rsid w:val="00F75A55"/>
    <w:rsid w:val="00F768B1"/>
    <w:rsid w:val="00F77C03"/>
    <w:rsid w:val="00F77F1A"/>
    <w:rsid w:val="00F77FC7"/>
    <w:rsid w:val="00F8020A"/>
    <w:rsid w:val="00F80678"/>
    <w:rsid w:val="00F80DEB"/>
    <w:rsid w:val="00F80FE9"/>
    <w:rsid w:val="00F8104C"/>
    <w:rsid w:val="00F812E3"/>
    <w:rsid w:val="00F81378"/>
    <w:rsid w:val="00F817B8"/>
    <w:rsid w:val="00F8217B"/>
    <w:rsid w:val="00F82D54"/>
    <w:rsid w:val="00F8328E"/>
    <w:rsid w:val="00F847DD"/>
    <w:rsid w:val="00F84A06"/>
    <w:rsid w:val="00F84E78"/>
    <w:rsid w:val="00F85CD8"/>
    <w:rsid w:val="00F86FE3"/>
    <w:rsid w:val="00F8708F"/>
    <w:rsid w:val="00F87BF2"/>
    <w:rsid w:val="00F90AED"/>
    <w:rsid w:val="00F90BB8"/>
    <w:rsid w:val="00F91F44"/>
    <w:rsid w:val="00F92BA1"/>
    <w:rsid w:val="00F933D4"/>
    <w:rsid w:val="00F93AC9"/>
    <w:rsid w:val="00F95E1B"/>
    <w:rsid w:val="00F96061"/>
    <w:rsid w:val="00F9641D"/>
    <w:rsid w:val="00F9655C"/>
    <w:rsid w:val="00F968ED"/>
    <w:rsid w:val="00F96B47"/>
    <w:rsid w:val="00F9731C"/>
    <w:rsid w:val="00F975E8"/>
    <w:rsid w:val="00F97CAB"/>
    <w:rsid w:val="00FA0C81"/>
    <w:rsid w:val="00FA28A2"/>
    <w:rsid w:val="00FA29AD"/>
    <w:rsid w:val="00FA3DB4"/>
    <w:rsid w:val="00FB16F2"/>
    <w:rsid w:val="00FB22E0"/>
    <w:rsid w:val="00FB243A"/>
    <w:rsid w:val="00FB2D29"/>
    <w:rsid w:val="00FB4381"/>
    <w:rsid w:val="00FB544E"/>
    <w:rsid w:val="00FB5554"/>
    <w:rsid w:val="00FB587B"/>
    <w:rsid w:val="00FB58A3"/>
    <w:rsid w:val="00FB58A7"/>
    <w:rsid w:val="00FB5BE1"/>
    <w:rsid w:val="00FB5FD1"/>
    <w:rsid w:val="00FB7984"/>
    <w:rsid w:val="00FC22EB"/>
    <w:rsid w:val="00FC25C6"/>
    <w:rsid w:val="00FC2D8D"/>
    <w:rsid w:val="00FC327B"/>
    <w:rsid w:val="00FC3942"/>
    <w:rsid w:val="00FC3FE1"/>
    <w:rsid w:val="00FC4D47"/>
    <w:rsid w:val="00FC7667"/>
    <w:rsid w:val="00FD108C"/>
    <w:rsid w:val="00FD2AD2"/>
    <w:rsid w:val="00FD31C0"/>
    <w:rsid w:val="00FD576A"/>
    <w:rsid w:val="00FD767E"/>
    <w:rsid w:val="00FD7995"/>
    <w:rsid w:val="00FE0547"/>
    <w:rsid w:val="00FE0947"/>
    <w:rsid w:val="00FE2103"/>
    <w:rsid w:val="00FE295C"/>
    <w:rsid w:val="00FE39AE"/>
    <w:rsid w:val="00FE3CD3"/>
    <w:rsid w:val="00FE6045"/>
    <w:rsid w:val="00FE7639"/>
    <w:rsid w:val="00FE7AAB"/>
    <w:rsid w:val="00FE7AC4"/>
    <w:rsid w:val="00FE7B7F"/>
    <w:rsid w:val="00FE7C03"/>
    <w:rsid w:val="00FF004D"/>
    <w:rsid w:val="00FF172F"/>
    <w:rsid w:val="00FF1E3F"/>
    <w:rsid w:val="00FF2095"/>
    <w:rsid w:val="00FF2CDA"/>
    <w:rsid w:val="00FF4EED"/>
    <w:rsid w:val="00FF5A65"/>
    <w:rsid w:val="00FF5C65"/>
    <w:rsid w:val="00FF6A7B"/>
    <w:rsid w:val="00FF7B15"/>
    <w:rsid w:val="00FF7F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7CD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440A4"/>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40A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440A4"/>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40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440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440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440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0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0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40A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40A4"/>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440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440A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440A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440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440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440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440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0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0A4"/>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16B5E"/>
    <w:rPr>
      <w:color w:val="808080"/>
    </w:rPr>
  </w:style>
  <w:style w:type="paragraph" w:styleId="BalloonText">
    <w:name w:val="Balloon Text"/>
    <w:basedOn w:val="Normal"/>
    <w:link w:val="BalloonTextChar"/>
    <w:uiPriority w:val="99"/>
    <w:semiHidden/>
    <w:unhideWhenUsed/>
    <w:rsid w:val="00216B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B5E"/>
    <w:rPr>
      <w:rFonts w:ascii="Tahoma" w:hAnsi="Tahoma" w:cs="Tahoma"/>
      <w:sz w:val="16"/>
      <w:szCs w:val="16"/>
    </w:rPr>
  </w:style>
  <w:style w:type="paragraph" w:styleId="Header">
    <w:name w:val="header"/>
    <w:basedOn w:val="Normal"/>
    <w:link w:val="HeaderChar"/>
    <w:uiPriority w:val="99"/>
    <w:unhideWhenUsed/>
    <w:rsid w:val="00E60B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0BDF"/>
  </w:style>
  <w:style w:type="paragraph" w:styleId="Footer">
    <w:name w:val="footer"/>
    <w:basedOn w:val="Normal"/>
    <w:link w:val="FooterChar"/>
    <w:uiPriority w:val="99"/>
    <w:unhideWhenUsed/>
    <w:rsid w:val="00E60B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BDF"/>
  </w:style>
  <w:style w:type="paragraph" w:styleId="ListParagraph">
    <w:name w:val="List Paragraph"/>
    <w:basedOn w:val="Normal"/>
    <w:uiPriority w:val="34"/>
    <w:qFormat/>
    <w:rsid w:val="00F933D4"/>
    <w:pPr>
      <w:ind w:left="720"/>
      <w:contextualSpacing/>
    </w:pPr>
  </w:style>
  <w:style w:type="paragraph" w:styleId="NormalWeb">
    <w:name w:val="Normal (Web)"/>
    <w:basedOn w:val="Normal"/>
    <w:uiPriority w:val="99"/>
    <w:unhideWhenUsed/>
    <w:rsid w:val="00186DD2"/>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74DBC"/>
    <w:rPr>
      <w:color w:val="0000FF" w:themeColor="hyperlink"/>
      <w:u w:val="single"/>
    </w:rPr>
  </w:style>
  <w:style w:type="paragraph" w:styleId="NoSpacing">
    <w:name w:val="No Spacing"/>
    <w:uiPriority w:val="1"/>
    <w:qFormat/>
    <w:rsid w:val="002D65C0"/>
    <w:pPr>
      <w:spacing w:after="0" w:line="240" w:lineRule="auto"/>
    </w:pPr>
  </w:style>
  <w:style w:type="table" w:styleId="TableGrid">
    <w:name w:val="Table Grid"/>
    <w:basedOn w:val="TableNormal"/>
    <w:uiPriority w:val="59"/>
    <w:rsid w:val="00FB24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E7ECB"/>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440A4"/>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40A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440A4"/>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40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440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440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440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0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0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40A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40A4"/>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440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440A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440A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440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440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440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440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0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0A4"/>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16B5E"/>
    <w:rPr>
      <w:color w:val="808080"/>
    </w:rPr>
  </w:style>
  <w:style w:type="paragraph" w:styleId="BalloonText">
    <w:name w:val="Balloon Text"/>
    <w:basedOn w:val="Normal"/>
    <w:link w:val="BalloonTextChar"/>
    <w:uiPriority w:val="99"/>
    <w:semiHidden/>
    <w:unhideWhenUsed/>
    <w:rsid w:val="00216B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B5E"/>
    <w:rPr>
      <w:rFonts w:ascii="Tahoma" w:hAnsi="Tahoma" w:cs="Tahoma"/>
      <w:sz w:val="16"/>
      <w:szCs w:val="16"/>
    </w:rPr>
  </w:style>
  <w:style w:type="paragraph" w:styleId="Header">
    <w:name w:val="header"/>
    <w:basedOn w:val="Normal"/>
    <w:link w:val="HeaderChar"/>
    <w:uiPriority w:val="99"/>
    <w:unhideWhenUsed/>
    <w:rsid w:val="00E60B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0BDF"/>
  </w:style>
  <w:style w:type="paragraph" w:styleId="Footer">
    <w:name w:val="footer"/>
    <w:basedOn w:val="Normal"/>
    <w:link w:val="FooterChar"/>
    <w:uiPriority w:val="99"/>
    <w:unhideWhenUsed/>
    <w:rsid w:val="00E60B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BDF"/>
  </w:style>
  <w:style w:type="paragraph" w:styleId="ListParagraph">
    <w:name w:val="List Paragraph"/>
    <w:basedOn w:val="Normal"/>
    <w:uiPriority w:val="34"/>
    <w:qFormat/>
    <w:rsid w:val="00F933D4"/>
    <w:pPr>
      <w:ind w:left="720"/>
      <w:contextualSpacing/>
    </w:pPr>
  </w:style>
  <w:style w:type="paragraph" w:styleId="NormalWeb">
    <w:name w:val="Normal (Web)"/>
    <w:basedOn w:val="Normal"/>
    <w:uiPriority w:val="99"/>
    <w:unhideWhenUsed/>
    <w:rsid w:val="00186DD2"/>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74DBC"/>
    <w:rPr>
      <w:color w:val="0000FF" w:themeColor="hyperlink"/>
      <w:u w:val="single"/>
    </w:rPr>
  </w:style>
  <w:style w:type="paragraph" w:styleId="NoSpacing">
    <w:name w:val="No Spacing"/>
    <w:uiPriority w:val="1"/>
    <w:qFormat/>
    <w:rsid w:val="002D65C0"/>
    <w:pPr>
      <w:spacing w:after="0" w:line="240" w:lineRule="auto"/>
    </w:pPr>
  </w:style>
  <w:style w:type="table" w:styleId="TableGrid">
    <w:name w:val="Table Grid"/>
    <w:basedOn w:val="TableNormal"/>
    <w:uiPriority w:val="59"/>
    <w:rsid w:val="00FB24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E7EC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48687">
      <w:bodyDiv w:val="1"/>
      <w:marLeft w:val="0"/>
      <w:marRight w:val="0"/>
      <w:marTop w:val="0"/>
      <w:marBottom w:val="0"/>
      <w:divBdr>
        <w:top w:val="none" w:sz="0" w:space="0" w:color="auto"/>
        <w:left w:val="none" w:sz="0" w:space="0" w:color="auto"/>
        <w:bottom w:val="none" w:sz="0" w:space="0" w:color="auto"/>
        <w:right w:val="none" w:sz="0" w:space="0" w:color="auto"/>
      </w:divBdr>
      <w:divsChild>
        <w:div w:id="11690174">
          <w:marLeft w:val="0"/>
          <w:marRight w:val="0"/>
          <w:marTop w:val="0"/>
          <w:marBottom w:val="0"/>
          <w:divBdr>
            <w:top w:val="none" w:sz="0" w:space="0" w:color="auto"/>
            <w:left w:val="none" w:sz="0" w:space="0" w:color="auto"/>
            <w:bottom w:val="none" w:sz="0" w:space="0" w:color="auto"/>
            <w:right w:val="none" w:sz="0" w:space="0" w:color="auto"/>
          </w:divBdr>
        </w:div>
      </w:divsChild>
    </w:div>
    <w:div w:id="238642014">
      <w:bodyDiv w:val="1"/>
      <w:marLeft w:val="0"/>
      <w:marRight w:val="0"/>
      <w:marTop w:val="0"/>
      <w:marBottom w:val="0"/>
      <w:divBdr>
        <w:top w:val="none" w:sz="0" w:space="0" w:color="auto"/>
        <w:left w:val="none" w:sz="0" w:space="0" w:color="auto"/>
        <w:bottom w:val="none" w:sz="0" w:space="0" w:color="auto"/>
        <w:right w:val="none" w:sz="0" w:space="0" w:color="auto"/>
      </w:divBdr>
    </w:div>
    <w:div w:id="258218028">
      <w:bodyDiv w:val="1"/>
      <w:marLeft w:val="0"/>
      <w:marRight w:val="0"/>
      <w:marTop w:val="0"/>
      <w:marBottom w:val="0"/>
      <w:divBdr>
        <w:top w:val="none" w:sz="0" w:space="0" w:color="auto"/>
        <w:left w:val="none" w:sz="0" w:space="0" w:color="auto"/>
        <w:bottom w:val="none" w:sz="0" w:space="0" w:color="auto"/>
        <w:right w:val="none" w:sz="0" w:space="0" w:color="auto"/>
      </w:divBdr>
    </w:div>
    <w:div w:id="304547941">
      <w:bodyDiv w:val="1"/>
      <w:marLeft w:val="0"/>
      <w:marRight w:val="0"/>
      <w:marTop w:val="0"/>
      <w:marBottom w:val="0"/>
      <w:divBdr>
        <w:top w:val="none" w:sz="0" w:space="0" w:color="auto"/>
        <w:left w:val="none" w:sz="0" w:space="0" w:color="auto"/>
        <w:bottom w:val="none" w:sz="0" w:space="0" w:color="auto"/>
        <w:right w:val="none" w:sz="0" w:space="0" w:color="auto"/>
      </w:divBdr>
    </w:div>
    <w:div w:id="310210813">
      <w:bodyDiv w:val="1"/>
      <w:marLeft w:val="0"/>
      <w:marRight w:val="0"/>
      <w:marTop w:val="0"/>
      <w:marBottom w:val="0"/>
      <w:divBdr>
        <w:top w:val="none" w:sz="0" w:space="0" w:color="auto"/>
        <w:left w:val="none" w:sz="0" w:space="0" w:color="auto"/>
        <w:bottom w:val="none" w:sz="0" w:space="0" w:color="auto"/>
        <w:right w:val="none" w:sz="0" w:space="0" w:color="auto"/>
      </w:divBdr>
    </w:div>
    <w:div w:id="311834060">
      <w:bodyDiv w:val="1"/>
      <w:marLeft w:val="0"/>
      <w:marRight w:val="0"/>
      <w:marTop w:val="0"/>
      <w:marBottom w:val="0"/>
      <w:divBdr>
        <w:top w:val="none" w:sz="0" w:space="0" w:color="auto"/>
        <w:left w:val="none" w:sz="0" w:space="0" w:color="auto"/>
        <w:bottom w:val="none" w:sz="0" w:space="0" w:color="auto"/>
        <w:right w:val="none" w:sz="0" w:space="0" w:color="auto"/>
      </w:divBdr>
    </w:div>
    <w:div w:id="321616276">
      <w:bodyDiv w:val="1"/>
      <w:marLeft w:val="0"/>
      <w:marRight w:val="0"/>
      <w:marTop w:val="0"/>
      <w:marBottom w:val="0"/>
      <w:divBdr>
        <w:top w:val="none" w:sz="0" w:space="0" w:color="auto"/>
        <w:left w:val="none" w:sz="0" w:space="0" w:color="auto"/>
        <w:bottom w:val="none" w:sz="0" w:space="0" w:color="auto"/>
        <w:right w:val="none" w:sz="0" w:space="0" w:color="auto"/>
      </w:divBdr>
    </w:div>
    <w:div w:id="345207607">
      <w:bodyDiv w:val="1"/>
      <w:marLeft w:val="0"/>
      <w:marRight w:val="0"/>
      <w:marTop w:val="0"/>
      <w:marBottom w:val="0"/>
      <w:divBdr>
        <w:top w:val="none" w:sz="0" w:space="0" w:color="auto"/>
        <w:left w:val="none" w:sz="0" w:space="0" w:color="auto"/>
        <w:bottom w:val="none" w:sz="0" w:space="0" w:color="auto"/>
        <w:right w:val="none" w:sz="0" w:space="0" w:color="auto"/>
      </w:divBdr>
    </w:div>
    <w:div w:id="392658104">
      <w:bodyDiv w:val="1"/>
      <w:marLeft w:val="0"/>
      <w:marRight w:val="0"/>
      <w:marTop w:val="0"/>
      <w:marBottom w:val="0"/>
      <w:divBdr>
        <w:top w:val="none" w:sz="0" w:space="0" w:color="auto"/>
        <w:left w:val="none" w:sz="0" w:space="0" w:color="auto"/>
        <w:bottom w:val="none" w:sz="0" w:space="0" w:color="auto"/>
        <w:right w:val="none" w:sz="0" w:space="0" w:color="auto"/>
      </w:divBdr>
    </w:div>
    <w:div w:id="426123998">
      <w:bodyDiv w:val="1"/>
      <w:marLeft w:val="0"/>
      <w:marRight w:val="0"/>
      <w:marTop w:val="0"/>
      <w:marBottom w:val="0"/>
      <w:divBdr>
        <w:top w:val="none" w:sz="0" w:space="0" w:color="auto"/>
        <w:left w:val="none" w:sz="0" w:space="0" w:color="auto"/>
        <w:bottom w:val="none" w:sz="0" w:space="0" w:color="auto"/>
        <w:right w:val="none" w:sz="0" w:space="0" w:color="auto"/>
      </w:divBdr>
    </w:div>
    <w:div w:id="449208596">
      <w:bodyDiv w:val="1"/>
      <w:marLeft w:val="0"/>
      <w:marRight w:val="0"/>
      <w:marTop w:val="0"/>
      <w:marBottom w:val="0"/>
      <w:divBdr>
        <w:top w:val="none" w:sz="0" w:space="0" w:color="auto"/>
        <w:left w:val="none" w:sz="0" w:space="0" w:color="auto"/>
        <w:bottom w:val="none" w:sz="0" w:space="0" w:color="auto"/>
        <w:right w:val="none" w:sz="0" w:space="0" w:color="auto"/>
      </w:divBdr>
    </w:div>
    <w:div w:id="470025027">
      <w:bodyDiv w:val="1"/>
      <w:marLeft w:val="0"/>
      <w:marRight w:val="0"/>
      <w:marTop w:val="0"/>
      <w:marBottom w:val="0"/>
      <w:divBdr>
        <w:top w:val="none" w:sz="0" w:space="0" w:color="auto"/>
        <w:left w:val="none" w:sz="0" w:space="0" w:color="auto"/>
        <w:bottom w:val="none" w:sz="0" w:space="0" w:color="auto"/>
        <w:right w:val="none" w:sz="0" w:space="0" w:color="auto"/>
      </w:divBdr>
    </w:div>
    <w:div w:id="588540407">
      <w:bodyDiv w:val="1"/>
      <w:marLeft w:val="0"/>
      <w:marRight w:val="0"/>
      <w:marTop w:val="0"/>
      <w:marBottom w:val="0"/>
      <w:divBdr>
        <w:top w:val="none" w:sz="0" w:space="0" w:color="auto"/>
        <w:left w:val="none" w:sz="0" w:space="0" w:color="auto"/>
        <w:bottom w:val="none" w:sz="0" w:space="0" w:color="auto"/>
        <w:right w:val="none" w:sz="0" w:space="0" w:color="auto"/>
      </w:divBdr>
    </w:div>
    <w:div w:id="614410982">
      <w:bodyDiv w:val="1"/>
      <w:marLeft w:val="0"/>
      <w:marRight w:val="0"/>
      <w:marTop w:val="0"/>
      <w:marBottom w:val="0"/>
      <w:divBdr>
        <w:top w:val="none" w:sz="0" w:space="0" w:color="auto"/>
        <w:left w:val="none" w:sz="0" w:space="0" w:color="auto"/>
        <w:bottom w:val="none" w:sz="0" w:space="0" w:color="auto"/>
        <w:right w:val="none" w:sz="0" w:space="0" w:color="auto"/>
      </w:divBdr>
    </w:div>
    <w:div w:id="710499618">
      <w:bodyDiv w:val="1"/>
      <w:marLeft w:val="0"/>
      <w:marRight w:val="0"/>
      <w:marTop w:val="0"/>
      <w:marBottom w:val="0"/>
      <w:divBdr>
        <w:top w:val="none" w:sz="0" w:space="0" w:color="auto"/>
        <w:left w:val="none" w:sz="0" w:space="0" w:color="auto"/>
        <w:bottom w:val="none" w:sz="0" w:space="0" w:color="auto"/>
        <w:right w:val="none" w:sz="0" w:space="0" w:color="auto"/>
      </w:divBdr>
    </w:div>
    <w:div w:id="768820437">
      <w:bodyDiv w:val="1"/>
      <w:marLeft w:val="0"/>
      <w:marRight w:val="0"/>
      <w:marTop w:val="0"/>
      <w:marBottom w:val="0"/>
      <w:divBdr>
        <w:top w:val="none" w:sz="0" w:space="0" w:color="auto"/>
        <w:left w:val="none" w:sz="0" w:space="0" w:color="auto"/>
        <w:bottom w:val="none" w:sz="0" w:space="0" w:color="auto"/>
        <w:right w:val="none" w:sz="0" w:space="0" w:color="auto"/>
      </w:divBdr>
    </w:div>
    <w:div w:id="849877602">
      <w:bodyDiv w:val="1"/>
      <w:marLeft w:val="0"/>
      <w:marRight w:val="0"/>
      <w:marTop w:val="0"/>
      <w:marBottom w:val="0"/>
      <w:divBdr>
        <w:top w:val="none" w:sz="0" w:space="0" w:color="auto"/>
        <w:left w:val="none" w:sz="0" w:space="0" w:color="auto"/>
        <w:bottom w:val="none" w:sz="0" w:space="0" w:color="auto"/>
        <w:right w:val="none" w:sz="0" w:space="0" w:color="auto"/>
      </w:divBdr>
    </w:div>
    <w:div w:id="967853127">
      <w:bodyDiv w:val="1"/>
      <w:marLeft w:val="0"/>
      <w:marRight w:val="0"/>
      <w:marTop w:val="0"/>
      <w:marBottom w:val="0"/>
      <w:divBdr>
        <w:top w:val="none" w:sz="0" w:space="0" w:color="auto"/>
        <w:left w:val="none" w:sz="0" w:space="0" w:color="auto"/>
        <w:bottom w:val="none" w:sz="0" w:space="0" w:color="auto"/>
        <w:right w:val="none" w:sz="0" w:space="0" w:color="auto"/>
      </w:divBdr>
    </w:div>
    <w:div w:id="997608230">
      <w:bodyDiv w:val="1"/>
      <w:marLeft w:val="0"/>
      <w:marRight w:val="0"/>
      <w:marTop w:val="0"/>
      <w:marBottom w:val="0"/>
      <w:divBdr>
        <w:top w:val="none" w:sz="0" w:space="0" w:color="auto"/>
        <w:left w:val="none" w:sz="0" w:space="0" w:color="auto"/>
        <w:bottom w:val="none" w:sz="0" w:space="0" w:color="auto"/>
        <w:right w:val="none" w:sz="0" w:space="0" w:color="auto"/>
      </w:divBdr>
    </w:div>
    <w:div w:id="1025865633">
      <w:bodyDiv w:val="1"/>
      <w:marLeft w:val="0"/>
      <w:marRight w:val="0"/>
      <w:marTop w:val="0"/>
      <w:marBottom w:val="0"/>
      <w:divBdr>
        <w:top w:val="none" w:sz="0" w:space="0" w:color="auto"/>
        <w:left w:val="none" w:sz="0" w:space="0" w:color="auto"/>
        <w:bottom w:val="none" w:sz="0" w:space="0" w:color="auto"/>
        <w:right w:val="none" w:sz="0" w:space="0" w:color="auto"/>
      </w:divBdr>
    </w:div>
    <w:div w:id="1028028414">
      <w:bodyDiv w:val="1"/>
      <w:marLeft w:val="0"/>
      <w:marRight w:val="0"/>
      <w:marTop w:val="0"/>
      <w:marBottom w:val="0"/>
      <w:divBdr>
        <w:top w:val="none" w:sz="0" w:space="0" w:color="auto"/>
        <w:left w:val="none" w:sz="0" w:space="0" w:color="auto"/>
        <w:bottom w:val="none" w:sz="0" w:space="0" w:color="auto"/>
        <w:right w:val="none" w:sz="0" w:space="0" w:color="auto"/>
      </w:divBdr>
    </w:div>
    <w:div w:id="1047149143">
      <w:bodyDiv w:val="1"/>
      <w:marLeft w:val="0"/>
      <w:marRight w:val="0"/>
      <w:marTop w:val="0"/>
      <w:marBottom w:val="0"/>
      <w:divBdr>
        <w:top w:val="none" w:sz="0" w:space="0" w:color="auto"/>
        <w:left w:val="none" w:sz="0" w:space="0" w:color="auto"/>
        <w:bottom w:val="none" w:sz="0" w:space="0" w:color="auto"/>
        <w:right w:val="none" w:sz="0" w:space="0" w:color="auto"/>
      </w:divBdr>
    </w:div>
    <w:div w:id="1096484220">
      <w:bodyDiv w:val="1"/>
      <w:marLeft w:val="0"/>
      <w:marRight w:val="0"/>
      <w:marTop w:val="0"/>
      <w:marBottom w:val="0"/>
      <w:divBdr>
        <w:top w:val="none" w:sz="0" w:space="0" w:color="auto"/>
        <w:left w:val="none" w:sz="0" w:space="0" w:color="auto"/>
        <w:bottom w:val="none" w:sz="0" w:space="0" w:color="auto"/>
        <w:right w:val="none" w:sz="0" w:space="0" w:color="auto"/>
      </w:divBdr>
    </w:div>
    <w:div w:id="1133642477">
      <w:bodyDiv w:val="1"/>
      <w:marLeft w:val="0"/>
      <w:marRight w:val="0"/>
      <w:marTop w:val="0"/>
      <w:marBottom w:val="0"/>
      <w:divBdr>
        <w:top w:val="none" w:sz="0" w:space="0" w:color="auto"/>
        <w:left w:val="none" w:sz="0" w:space="0" w:color="auto"/>
        <w:bottom w:val="none" w:sz="0" w:space="0" w:color="auto"/>
        <w:right w:val="none" w:sz="0" w:space="0" w:color="auto"/>
      </w:divBdr>
    </w:div>
    <w:div w:id="1299722837">
      <w:bodyDiv w:val="1"/>
      <w:marLeft w:val="0"/>
      <w:marRight w:val="0"/>
      <w:marTop w:val="0"/>
      <w:marBottom w:val="0"/>
      <w:divBdr>
        <w:top w:val="none" w:sz="0" w:space="0" w:color="auto"/>
        <w:left w:val="none" w:sz="0" w:space="0" w:color="auto"/>
        <w:bottom w:val="none" w:sz="0" w:space="0" w:color="auto"/>
        <w:right w:val="none" w:sz="0" w:space="0" w:color="auto"/>
      </w:divBdr>
    </w:div>
    <w:div w:id="1376538336">
      <w:bodyDiv w:val="1"/>
      <w:marLeft w:val="0"/>
      <w:marRight w:val="0"/>
      <w:marTop w:val="0"/>
      <w:marBottom w:val="0"/>
      <w:divBdr>
        <w:top w:val="none" w:sz="0" w:space="0" w:color="auto"/>
        <w:left w:val="none" w:sz="0" w:space="0" w:color="auto"/>
        <w:bottom w:val="none" w:sz="0" w:space="0" w:color="auto"/>
        <w:right w:val="none" w:sz="0" w:space="0" w:color="auto"/>
      </w:divBdr>
    </w:div>
    <w:div w:id="1401707254">
      <w:bodyDiv w:val="1"/>
      <w:marLeft w:val="0"/>
      <w:marRight w:val="0"/>
      <w:marTop w:val="0"/>
      <w:marBottom w:val="0"/>
      <w:divBdr>
        <w:top w:val="none" w:sz="0" w:space="0" w:color="auto"/>
        <w:left w:val="none" w:sz="0" w:space="0" w:color="auto"/>
        <w:bottom w:val="none" w:sz="0" w:space="0" w:color="auto"/>
        <w:right w:val="none" w:sz="0" w:space="0" w:color="auto"/>
      </w:divBdr>
    </w:div>
    <w:div w:id="1562400925">
      <w:bodyDiv w:val="1"/>
      <w:marLeft w:val="0"/>
      <w:marRight w:val="0"/>
      <w:marTop w:val="0"/>
      <w:marBottom w:val="0"/>
      <w:divBdr>
        <w:top w:val="none" w:sz="0" w:space="0" w:color="auto"/>
        <w:left w:val="none" w:sz="0" w:space="0" w:color="auto"/>
        <w:bottom w:val="none" w:sz="0" w:space="0" w:color="auto"/>
        <w:right w:val="none" w:sz="0" w:space="0" w:color="auto"/>
      </w:divBdr>
    </w:div>
    <w:div w:id="1582369827">
      <w:bodyDiv w:val="1"/>
      <w:marLeft w:val="0"/>
      <w:marRight w:val="0"/>
      <w:marTop w:val="0"/>
      <w:marBottom w:val="0"/>
      <w:divBdr>
        <w:top w:val="none" w:sz="0" w:space="0" w:color="auto"/>
        <w:left w:val="none" w:sz="0" w:space="0" w:color="auto"/>
        <w:bottom w:val="none" w:sz="0" w:space="0" w:color="auto"/>
        <w:right w:val="none" w:sz="0" w:space="0" w:color="auto"/>
      </w:divBdr>
    </w:div>
    <w:div w:id="1643344569">
      <w:bodyDiv w:val="1"/>
      <w:marLeft w:val="0"/>
      <w:marRight w:val="0"/>
      <w:marTop w:val="0"/>
      <w:marBottom w:val="0"/>
      <w:divBdr>
        <w:top w:val="none" w:sz="0" w:space="0" w:color="auto"/>
        <w:left w:val="none" w:sz="0" w:space="0" w:color="auto"/>
        <w:bottom w:val="none" w:sz="0" w:space="0" w:color="auto"/>
        <w:right w:val="none" w:sz="0" w:space="0" w:color="auto"/>
      </w:divBdr>
    </w:div>
    <w:div w:id="1647391970">
      <w:bodyDiv w:val="1"/>
      <w:marLeft w:val="0"/>
      <w:marRight w:val="0"/>
      <w:marTop w:val="0"/>
      <w:marBottom w:val="0"/>
      <w:divBdr>
        <w:top w:val="none" w:sz="0" w:space="0" w:color="auto"/>
        <w:left w:val="none" w:sz="0" w:space="0" w:color="auto"/>
        <w:bottom w:val="none" w:sz="0" w:space="0" w:color="auto"/>
        <w:right w:val="none" w:sz="0" w:space="0" w:color="auto"/>
      </w:divBdr>
    </w:div>
    <w:div w:id="1706562596">
      <w:bodyDiv w:val="1"/>
      <w:marLeft w:val="0"/>
      <w:marRight w:val="0"/>
      <w:marTop w:val="0"/>
      <w:marBottom w:val="0"/>
      <w:divBdr>
        <w:top w:val="none" w:sz="0" w:space="0" w:color="auto"/>
        <w:left w:val="none" w:sz="0" w:space="0" w:color="auto"/>
        <w:bottom w:val="none" w:sz="0" w:space="0" w:color="auto"/>
        <w:right w:val="none" w:sz="0" w:space="0" w:color="auto"/>
      </w:divBdr>
    </w:div>
    <w:div w:id="1712800026">
      <w:bodyDiv w:val="1"/>
      <w:marLeft w:val="0"/>
      <w:marRight w:val="0"/>
      <w:marTop w:val="0"/>
      <w:marBottom w:val="0"/>
      <w:divBdr>
        <w:top w:val="none" w:sz="0" w:space="0" w:color="auto"/>
        <w:left w:val="none" w:sz="0" w:space="0" w:color="auto"/>
        <w:bottom w:val="none" w:sz="0" w:space="0" w:color="auto"/>
        <w:right w:val="none" w:sz="0" w:space="0" w:color="auto"/>
      </w:divBdr>
    </w:div>
    <w:div w:id="1770546657">
      <w:bodyDiv w:val="1"/>
      <w:marLeft w:val="0"/>
      <w:marRight w:val="0"/>
      <w:marTop w:val="0"/>
      <w:marBottom w:val="0"/>
      <w:divBdr>
        <w:top w:val="none" w:sz="0" w:space="0" w:color="auto"/>
        <w:left w:val="none" w:sz="0" w:space="0" w:color="auto"/>
        <w:bottom w:val="none" w:sz="0" w:space="0" w:color="auto"/>
        <w:right w:val="none" w:sz="0" w:space="0" w:color="auto"/>
      </w:divBdr>
    </w:div>
    <w:div w:id="1845583384">
      <w:bodyDiv w:val="1"/>
      <w:marLeft w:val="0"/>
      <w:marRight w:val="0"/>
      <w:marTop w:val="0"/>
      <w:marBottom w:val="0"/>
      <w:divBdr>
        <w:top w:val="none" w:sz="0" w:space="0" w:color="auto"/>
        <w:left w:val="none" w:sz="0" w:space="0" w:color="auto"/>
        <w:bottom w:val="none" w:sz="0" w:space="0" w:color="auto"/>
        <w:right w:val="none" w:sz="0" w:space="0" w:color="auto"/>
      </w:divBdr>
    </w:div>
    <w:div w:id="1853371740">
      <w:bodyDiv w:val="1"/>
      <w:marLeft w:val="0"/>
      <w:marRight w:val="0"/>
      <w:marTop w:val="0"/>
      <w:marBottom w:val="0"/>
      <w:divBdr>
        <w:top w:val="none" w:sz="0" w:space="0" w:color="auto"/>
        <w:left w:val="none" w:sz="0" w:space="0" w:color="auto"/>
        <w:bottom w:val="none" w:sz="0" w:space="0" w:color="auto"/>
        <w:right w:val="none" w:sz="0" w:space="0" w:color="auto"/>
      </w:divBdr>
    </w:div>
    <w:div w:id="1860653915">
      <w:bodyDiv w:val="1"/>
      <w:marLeft w:val="0"/>
      <w:marRight w:val="0"/>
      <w:marTop w:val="0"/>
      <w:marBottom w:val="0"/>
      <w:divBdr>
        <w:top w:val="none" w:sz="0" w:space="0" w:color="auto"/>
        <w:left w:val="none" w:sz="0" w:space="0" w:color="auto"/>
        <w:bottom w:val="none" w:sz="0" w:space="0" w:color="auto"/>
        <w:right w:val="none" w:sz="0" w:space="0" w:color="auto"/>
      </w:divBdr>
    </w:div>
    <w:div w:id="1868056522">
      <w:bodyDiv w:val="1"/>
      <w:marLeft w:val="0"/>
      <w:marRight w:val="0"/>
      <w:marTop w:val="0"/>
      <w:marBottom w:val="0"/>
      <w:divBdr>
        <w:top w:val="none" w:sz="0" w:space="0" w:color="auto"/>
        <w:left w:val="none" w:sz="0" w:space="0" w:color="auto"/>
        <w:bottom w:val="none" w:sz="0" w:space="0" w:color="auto"/>
        <w:right w:val="none" w:sz="0" w:space="0" w:color="auto"/>
      </w:divBdr>
    </w:div>
    <w:div w:id="1873764664">
      <w:bodyDiv w:val="1"/>
      <w:marLeft w:val="0"/>
      <w:marRight w:val="0"/>
      <w:marTop w:val="0"/>
      <w:marBottom w:val="0"/>
      <w:divBdr>
        <w:top w:val="none" w:sz="0" w:space="0" w:color="auto"/>
        <w:left w:val="none" w:sz="0" w:space="0" w:color="auto"/>
        <w:bottom w:val="none" w:sz="0" w:space="0" w:color="auto"/>
        <w:right w:val="none" w:sz="0" w:space="0" w:color="auto"/>
      </w:divBdr>
    </w:div>
    <w:div w:id="1917200203">
      <w:bodyDiv w:val="1"/>
      <w:marLeft w:val="0"/>
      <w:marRight w:val="0"/>
      <w:marTop w:val="0"/>
      <w:marBottom w:val="0"/>
      <w:divBdr>
        <w:top w:val="none" w:sz="0" w:space="0" w:color="auto"/>
        <w:left w:val="none" w:sz="0" w:space="0" w:color="auto"/>
        <w:bottom w:val="none" w:sz="0" w:space="0" w:color="auto"/>
        <w:right w:val="none" w:sz="0" w:space="0" w:color="auto"/>
      </w:divBdr>
    </w:div>
    <w:div w:id="1940287744">
      <w:bodyDiv w:val="1"/>
      <w:marLeft w:val="0"/>
      <w:marRight w:val="0"/>
      <w:marTop w:val="0"/>
      <w:marBottom w:val="0"/>
      <w:divBdr>
        <w:top w:val="none" w:sz="0" w:space="0" w:color="auto"/>
        <w:left w:val="none" w:sz="0" w:space="0" w:color="auto"/>
        <w:bottom w:val="none" w:sz="0" w:space="0" w:color="auto"/>
        <w:right w:val="none" w:sz="0" w:space="0" w:color="auto"/>
      </w:divBdr>
    </w:div>
    <w:div w:id="1956518977">
      <w:bodyDiv w:val="1"/>
      <w:marLeft w:val="0"/>
      <w:marRight w:val="0"/>
      <w:marTop w:val="0"/>
      <w:marBottom w:val="0"/>
      <w:divBdr>
        <w:top w:val="none" w:sz="0" w:space="0" w:color="auto"/>
        <w:left w:val="none" w:sz="0" w:space="0" w:color="auto"/>
        <w:bottom w:val="none" w:sz="0" w:space="0" w:color="auto"/>
        <w:right w:val="none" w:sz="0" w:space="0" w:color="auto"/>
      </w:divBdr>
    </w:div>
    <w:div w:id="1989741708">
      <w:bodyDiv w:val="1"/>
      <w:marLeft w:val="0"/>
      <w:marRight w:val="0"/>
      <w:marTop w:val="0"/>
      <w:marBottom w:val="0"/>
      <w:divBdr>
        <w:top w:val="none" w:sz="0" w:space="0" w:color="auto"/>
        <w:left w:val="none" w:sz="0" w:space="0" w:color="auto"/>
        <w:bottom w:val="none" w:sz="0" w:space="0" w:color="auto"/>
        <w:right w:val="none" w:sz="0" w:space="0" w:color="auto"/>
      </w:divBdr>
    </w:div>
    <w:div w:id="1990356323">
      <w:bodyDiv w:val="1"/>
      <w:marLeft w:val="0"/>
      <w:marRight w:val="0"/>
      <w:marTop w:val="0"/>
      <w:marBottom w:val="0"/>
      <w:divBdr>
        <w:top w:val="none" w:sz="0" w:space="0" w:color="auto"/>
        <w:left w:val="none" w:sz="0" w:space="0" w:color="auto"/>
        <w:bottom w:val="none" w:sz="0" w:space="0" w:color="auto"/>
        <w:right w:val="none" w:sz="0" w:space="0" w:color="auto"/>
      </w:divBdr>
      <w:divsChild>
        <w:div w:id="1668440034">
          <w:marLeft w:val="0"/>
          <w:marRight w:val="0"/>
          <w:marTop w:val="0"/>
          <w:marBottom w:val="0"/>
          <w:divBdr>
            <w:top w:val="none" w:sz="0" w:space="0" w:color="auto"/>
            <w:left w:val="none" w:sz="0" w:space="0" w:color="auto"/>
            <w:bottom w:val="none" w:sz="0" w:space="0" w:color="auto"/>
            <w:right w:val="none" w:sz="0" w:space="0" w:color="auto"/>
          </w:divBdr>
        </w:div>
      </w:divsChild>
    </w:div>
    <w:div w:id="2020964619">
      <w:bodyDiv w:val="1"/>
      <w:marLeft w:val="0"/>
      <w:marRight w:val="0"/>
      <w:marTop w:val="0"/>
      <w:marBottom w:val="0"/>
      <w:divBdr>
        <w:top w:val="none" w:sz="0" w:space="0" w:color="auto"/>
        <w:left w:val="none" w:sz="0" w:space="0" w:color="auto"/>
        <w:bottom w:val="none" w:sz="0" w:space="0" w:color="auto"/>
        <w:right w:val="none" w:sz="0" w:space="0" w:color="auto"/>
      </w:divBdr>
    </w:div>
    <w:div w:id="2026636523">
      <w:bodyDiv w:val="1"/>
      <w:marLeft w:val="0"/>
      <w:marRight w:val="0"/>
      <w:marTop w:val="0"/>
      <w:marBottom w:val="0"/>
      <w:divBdr>
        <w:top w:val="none" w:sz="0" w:space="0" w:color="auto"/>
        <w:left w:val="none" w:sz="0" w:space="0" w:color="auto"/>
        <w:bottom w:val="none" w:sz="0" w:space="0" w:color="auto"/>
        <w:right w:val="none" w:sz="0" w:space="0" w:color="auto"/>
      </w:divBdr>
    </w:div>
    <w:div w:id="2049139686">
      <w:bodyDiv w:val="1"/>
      <w:marLeft w:val="0"/>
      <w:marRight w:val="0"/>
      <w:marTop w:val="0"/>
      <w:marBottom w:val="0"/>
      <w:divBdr>
        <w:top w:val="none" w:sz="0" w:space="0" w:color="auto"/>
        <w:left w:val="none" w:sz="0" w:space="0" w:color="auto"/>
        <w:bottom w:val="none" w:sz="0" w:space="0" w:color="auto"/>
        <w:right w:val="none" w:sz="0" w:space="0" w:color="auto"/>
      </w:divBdr>
      <w:divsChild>
        <w:div w:id="87193973">
          <w:marLeft w:val="1800"/>
          <w:marRight w:val="0"/>
          <w:marTop w:val="115"/>
          <w:marBottom w:val="0"/>
          <w:divBdr>
            <w:top w:val="none" w:sz="0" w:space="0" w:color="auto"/>
            <w:left w:val="none" w:sz="0" w:space="0" w:color="auto"/>
            <w:bottom w:val="none" w:sz="0" w:space="0" w:color="auto"/>
            <w:right w:val="none" w:sz="0" w:space="0" w:color="auto"/>
          </w:divBdr>
        </w:div>
        <w:div w:id="1266619955">
          <w:marLeft w:val="1800"/>
          <w:marRight w:val="0"/>
          <w:marTop w:val="115"/>
          <w:marBottom w:val="0"/>
          <w:divBdr>
            <w:top w:val="none" w:sz="0" w:space="0" w:color="auto"/>
            <w:left w:val="none" w:sz="0" w:space="0" w:color="auto"/>
            <w:bottom w:val="none" w:sz="0" w:space="0" w:color="auto"/>
            <w:right w:val="none" w:sz="0" w:space="0" w:color="auto"/>
          </w:divBdr>
        </w:div>
        <w:div w:id="2107114906">
          <w:marLeft w:val="1800"/>
          <w:marRight w:val="0"/>
          <w:marTop w:val="115"/>
          <w:marBottom w:val="0"/>
          <w:divBdr>
            <w:top w:val="none" w:sz="0" w:space="0" w:color="auto"/>
            <w:left w:val="none" w:sz="0" w:space="0" w:color="auto"/>
            <w:bottom w:val="none" w:sz="0" w:space="0" w:color="auto"/>
            <w:right w:val="none" w:sz="0" w:space="0" w:color="auto"/>
          </w:divBdr>
        </w:div>
      </w:divsChild>
    </w:div>
    <w:div w:id="2097239753">
      <w:bodyDiv w:val="1"/>
      <w:marLeft w:val="0"/>
      <w:marRight w:val="0"/>
      <w:marTop w:val="0"/>
      <w:marBottom w:val="0"/>
      <w:divBdr>
        <w:top w:val="none" w:sz="0" w:space="0" w:color="auto"/>
        <w:left w:val="none" w:sz="0" w:space="0" w:color="auto"/>
        <w:bottom w:val="none" w:sz="0" w:space="0" w:color="auto"/>
        <w:right w:val="none" w:sz="0" w:space="0" w:color="auto"/>
      </w:divBdr>
      <w:divsChild>
        <w:div w:id="283386111">
          <w:marLeft w:val="0"/>
          <w:marRight w:val="0"/>
          <w:marTop w:val="0"/>
          <w:marBottom w:val="0"/>
          <w:divBdr>
            <w:top w:val="none" w:sz="0" w:space="0" w:color="auto"/>
            <w:left w:val="none" w:sz="0" w:space="0" w:color="auto"/>
            <w:bottom w:val="none" w:sz="0" w:space="0" w:color="auto"/>
            <w:right w:val="none" w:sz="0" w:space="0" w:color="auto"/>
          </w:divBdr>
          <w:divsChild>
            <w:div w:id="2028477577">
              <w:marLeft w:val="0"/>
              <w:marRight w:val="0"/>
              <w:marTop w:val="0"/>
              <w:marBottom w:val="0"/>
              <w:divBdr>
                <w:top w:val="none" w:sz="0" w:space="0" w:color="auto"/>
                <w:left w:val="none" w:sz="0" w:space="0" w:color="auto"/>
                <w:bottom w:val="none" w:sz="0" w:space="0" w:color="auto"/>
                <w:right w:val="none" w:sz="0" w:space="0" w:color="auto"/>
              </w:divBdr>
              <w:divsChild>
                <w:div w:id="693073591">
                  <w:marLeft w:val="0"/>
                  <w:marRight w:val="0"/>
                  <w:marTop w:val="0"/>
                  <w:marBottom w:val="0"/>
                  <w:divBdr>
                    <w:top w:val="none" w:sz="0" w:space="0" w:color="auto"/>
                    <w:left w:val="none" w:sz="0" w:space="0" w:color="auto"/>
                    <w:bottom w:val="none" w:sz="0" w:space="0" w:color="auto"/>
                    <w:right w:val="none" w:sz="0" w:space="0" w:color="auto"/>
                  </w:divBdr>
                  <w:divsChild>
                    <w:div w:id="1019937020">
                      <w:marLeft w:val="0"/>
                      <w:marRight w:val="0"/>
                      <w:marTop w:val="0"/>
                      <w:marBottom w:val="0"/>
                      <w:divBdr>
                        <w:top w:val="none" w:sz="0" w:space="0" w:color="auto"/>
                        <w:left w:val="none" w:sz="0" w:space="0" w:color="auto"/>
                        <w:bottom w:val="none" w:sz="0" w:space="0" w:color="auto"/>
                        <w:right w:val="none" w:sz="0" w:space="0" w:color="auto"/>
                      </w:divBdr>
                      <w:divsChild>
                        <w:div w:id="1149009724">
                          <w:marLeft w:val="0"/>
                          <w:marRight w:val="0"/>
                          <w:marTop w:val="0"/>
                          <w:marBottom w:val="0"/>
                          <w:divBdr>
                            <w:top w:val="none" w:sz="0" w:space="0" w:color="auto"/>
                            <w:left w:val="none" w:sz="0" w:space="0" w:color="auto"/>
                            <w:bottom w:val="none" w:sz="0" w:space="0" w:color="auto"/>
                            <w:right w:val="none" w:sz="0" w:space="0" w:color="auto"/>
                          </w:divBdr>
                          <w:divsChild>
                            <w:div w:id="943923466">
                              <w:marLeft w:val="0"/>
                              <w:marRight w:val="0"/>
                              <w:marTop w:val="0"/>
                              <w:marBottom w:val="0"/>
                              <w:divBdr>
                                <w:top w:val="none" w:sz="0" w:space="0" w:color="auto"/>
                                <w:left w:val="none" w:sz="0" w:space="0" w:color="auto"/>
                                <w:bottom w:val="none" w:sz="0" w:space="0" w:color="auto"/>
                                <w:right w:val="none" w:sz="0" w:space="0" w:color="auto"/>
                              </w:divBdr>
                              <w:divsChild>
                                <w:div w:id="2137405623">
                                  <w:marLeft w:val="0"/>
                                  <w:marRight w:val="0"/>
                                  <w:marTop w:val="0"/>
                                  <w:marBottom w:val="0"/>
                                  <w:divBdr>
                                    <w:top w:val="none" w:sz="0" w:space="0" w:color="auto"/>
                                    <w:left w:val="none" w:sz="0" w:space="0" w:color="auto"/>
                                    <w:bottom w:val="none" w:sz="0" w:space="0" w:color="auto"/>
                                    <w:right w:val="none" w:sz="0" w:space="0" w:color="auto"/>
                                  </w:divBdr>
                                  <w:divsChild>
                                    <w:div w:id="306713772">
                                      <w:marLeft w:val="0"/>
                                      <w:marRight w:val="0"/>
                                      <w:marTop w:val="0"/>
                                      <w:marBottom w:val="0"/>
                                      <w:divBdr>
                                        <w:top w:val="none" w:sz="0" w:space="0" w:color="auto"/>
                                        <w:left w:val="none" w:sz="0" w:space="0" w:color="auto"/>
                                        <w:bottom w:val="none" w:sz="0" w:space="0" w:color="auto"/>
                                        <w:right w:val="none" w:sz="0" w:space="0" w:color="auto"/>
                                      </w:divBdr>
                                      <w:divsChild>
                                        <w:div w:id="970478475">
                                          <w:marLeft w:val="0"/>
                                          <w:marRight w:val="0"/>
                                          <w:marTop w:val="0"/>
                                          <w:marBottom w:val="0"/>
                                          <w:divBdr>
                                            <w:top w:val="none" w:sz="0" w:space="0" w:color="auto"/>
                                            <w:left w:val="none" w:sz="0" w:space="0" w:color="auto"/>
                                            <w:bottom w:val="none" w:sz="0" w:space="0" w:color="auto"/>
                                            <w:right w:val="none" w:sz="0" w:space="0" w:color="auto"/>
                                          </w:divBdr>
                                          <w:divsChild>
                                            <w:div w:id="2017154231">
                                              <w:marLeft w:val="0"/>
                                              <w:marRight w:val="0"/>
                                              <w:marTop w:val="0"/>
                                              <w:marBottom w:val="0"/>
                                              <w:divBdr>
                                                <w:top w:val="none" w:sz="0" w:space="0" w:color="auto"/>
                                                <w:left w:val="none" w:sz="0" w:space="0" w:color="auto"/>
                                                <w:bottom w:val="none" w:sz="0" w:space="0" w:color="auto"/>
                                                <w:right w:val="none" w:sz="0" w:space="0" w:color="auto"/>
                                              </w:divBdr>
                                              <w:divsChild>
                                                <w:div w:id="1729649406">
                                                  <w:marLeft w:val="0"/>
                                                  <w:marRight w:val="0"/>
                                                  <w:marTop w:val="0"/>
                                                  <w:marBottom w:val="0"/>
                                                  <w:divBdr>
                                                    <w:top w:val="none" w:sz="0" w:space="0" w:color="auto"/>
                                                    <w:left w:val="none" w:sz="0" w:space="0" w:color="auto"/>
                                                    <w:bottom w:val="none" w:sz="0" w:space="0" w:color="auto"/>
                                                    <w:right w:val="none" w:sz="0" w:space="0" w:color="auto"/>
                                                  </w:divBdr>
                                                  <w:divsChild>
                                                    <w:div w:id="809401781">
                                                      <w:marLeft w:val="0"/>
                                                      <w:marRight w:val="0"/>
                                                      <w:marTop w:val="0"/>
                                                      <w:marBottom w:val="0"/>
                                                      <w:divBdr>
                                                        <w:top w:val="none" w:sz="0" w:space="0" w:color="auto"/>
                                                        <w:left w:val="none" w:sz="0" w:space="0" w:color="auto"/>
                                                        <w:bottom w:val="none" w:sz="0" w:space="0" w:color="auto"/>
                                                        <w:right w:val="none" w:sz="0" w:space="0" w:color="auto"/>
                                                      </w:divBdr>
                                                      <w:divsChild>
                                                        <w:div w:id="1251231761">
                                                          <w:marLeft w:val="0"/>
                                                          <w:marRight w:val="0"/>
                                                          <w:marTop w:val="0"/>
                                                          <w:marBottom w:val="0"/>
                                                          <w:divBdr>
                                                            <w:top w:val="none" w:sz="0" w:space="0" w:color="auto"/>
                                                            <w:left w:val="none" w:sz="0" w:space="0" w:color="auto"/>
                                                            <w:bottom w:val="none" w:sz="0" w:space="0" w:color="auto"/>
                                                            <w:right w:val="none" w:sz="0" w:space="0" w:color="auto"/>
                                                          </w:divBdr>
                                                          <w:divsChild>
                                                            <w:div w:id="16783370">
                                                              <w:marLeft w:val="0"/>
                                                              <w:marRight w:val="0"/>
                                                              <w:marTop w:val="0"/>
                                                              <w:marBottom w:val="0"/>
                                                              <w:divBdr>
                                                                <w:top w:val="none" w:sz="0" w:space="0" w:color="auto"/>
                                                                <w:left w:val="none" w:sz="0" w:space="0" w:color="auto"/>
                                                                <w:bottom w:val="none" w:sz="0" w:space="0" w:color="auto"/>
                                                                <w:right w:val="none" w:sz="0" w:space="0" w:color="auto"/>
                                                              </w:divBdr>
                                                              <w:divsChild>
                                                                <w:div w:id="1105076781">
                                                                  <w:marLeft w:val="0"/>
                                                                  <w:marRight w:val="0"/>
                                                                  <w:marTop w:val="0"/>
                                                                  <w:marBottom w:val="0"/>
                                                                  <w:divBdr>
                                                                    <w:top w:val="none" w:sz="0" w:space="0" w:color="auto"/>
                                                                    <w:left w:val="none" w:sz="0" w:space="0" w:color="auto"/>
                                                                    <w:bottom w:val="none" w:sz="0" w:space="0" w:color="auto"/>
                                                                    <w:right w:val="none" w:sz="0" w:space="0" w:color="auto"/>
                                                                  </w:divBdr>
                                                                  <w:divsChild>
                                                                    <w:div w:id="1364597274">
                                                                      <w:marLeft w:val="0"/>
                                                                      <w:marRight w:val="0"/>
                                                                      <w:marTop w:val="0"/>
                                                                      <w:marBottom w:val="0"/>
                                                                      <w:divBdr>
                                                                        <w:top w:val="none" w:sz="0" w:space="0" w:color="auto"/>
                                                                        <w:left w:val="none" w:sz="0" w:space="0" w:color="auto"/>
                                                                        <w:bottom w:val="none" w:sz="0" w:space="0" w:color="auto"/>
                                                                        <w:right w:val="none" w:sz="0" w:space="0" w:color="auto"/>
                                                                      </w:divBdr>
                                                                      <w:divsChild>
                                                                        <w:div w:id="1587498902">
                                                                          <w:marLeft w:val="0"/>
                                                                          <w:marRight w:val="0"/>
                                                                          <w:marTop w:val="0"/>
                                                                          <w:marBottom w:val="0"/>
                                                                          <w:divBdr>
                                                                            <w:top w:val="none" w:sz="0" w:space="0" w:color="auto"/>
                                                                            <w:left w:val="none" w:sz="0" w:space="0" w:color="auto"/>
                                                                            <w:bottom w:val="none" w:sz="0" w:space="0" w:color="auto"/>
                                                                            <w:right w:val="none" w:sz="0" w:space="0" w:color="auto"/>
                                                                          </w:divBdr>
                                                                          <w:divsChild>
                                                                            <w:div w:id="1784229880">
                                                                              <w:marLeft w:val="0"/>
                                                                              <w:marRight w:val="0"/>
                                                                              <w:marTop w:val="0"/>
                                                                              <w:marBottom w:val="0"/>
                                                                              <w:divBdr>
                                                                                <w:top w:val="none" w:sz="0" w:space="0" w:color="auto"/>
                                                                                <w:left w:val="none" w:sz="0" w:space="0" w:color="auto"/>
                                                                                <w:bottom w:val="none" w:sz="0" w:space="0" w:color="auto"/>
                                                                                <w:right w:val="none" w:sz="0" w:space="0" w:color="auto"/>
                                                                              </w:divBdr>
                                                                              <w:divsChild>
                                                                                <w:div w:id="1119033087">
                                                                                  <w:marLeft w:val="0"/>
                                                                                  <w:marRight w:val="0"/>
                                                                                  <w:marTop w:val="0"/>
                                                                                  <w:marBottom w:val="0"/>
                                                                                  <w:divBdr>
                                                                                    <w:top w:val="none" w:sz="0" w:space="0" w:color="auto"/>
                                                                                    <w:left w:val="none" w:sz="0" w:space="0" w:color="auto"/>
                                                                                    <w:bottom w:val="none" w:sz="0" w:space="0" w:color="auto"/>
                                                                                    <w:right w:val="none" w:sz="0" w:space="0" w:color="auto"/>
                                                                                  </w:divBdr>
                                                                                  <w:divsChild>
                                                                                    <w:div w:id="486166668">
                                                                                      <w:marLeft w:val="0"/>
                                                                                      <w:marRight w:val="0"/>
                                                                                      <w:marTop w:val="0"/>
                                                                                      <w:marBottom w:val="0"/>
                                                                                      <w:divBdr>
                                                                                        <w:top w:val="none" w:sz="0" w:space="0" w:color="auto"/>
                                                                                        <w:left w:val="none" w:sz="0" w:space="0" w:color="auto"/>
                                                                                        <w:bottom w:val="none" w:sz="0" w:space="0" w:color="auto"/>
                                                                                        <w:right w:val="none" w:sz="0" w:space="0" w:color="auto"/>
                                                                                      </w:divBdr>
                                                                                      <w:divsChild>
                                                                                        <w:div w:id="1030574686">
                                                                                          <w:marLeft w:val="0"/>
                                                                                          <w:marRight w:val="0"/>
                                                                                          <w:marTop w:val="0"/>
                                                                                          <w:marBottom w:val="0"/>
                                                                                          <w:divBdr>
                                                                                            <w:top w:val="none" w:sz="0" w:space="0" w:color="auto"/>
                                                                                            <w:left w:val="none" w:sz="0" w:space="0" w:color="auto"/>
                                                                                            <w:bottom w:val="none" w:sz="0" w:space="0" w:color="auto"/>
                                                                                            <w:right w:val="none" w:sz="0" w:space="0" w:color="auto"/>
                                                                                          </w:divBdr>
                                                                                          <w:divsChild>
                                                                                            <w:div w:id="1589845511">
                                                                                              <w:marLeft w:val="0"/>
                                                                                              <w:marRight w:val="0"/>
                                                                                              <w:marTop w:val="0"/>
                                                                                              <w:marBottom w:val="0"/>
                                                                                              <w:divBdr>
                                                                                                <w:top w:val="none" w:sz="0" w:space="0" w:color="auto"/>
                                                                                                <w:left w:val="none" w:sz="0" w:space="0" w:color="auto"/>
                                                                                                <w:bottom w:val="none" w:sz="0" w:space="0" w:color="auto"/>
                                                                                                <w:right w:val="none" w:sz="0" w:space="0" w:color="auto"/>
                                                                                              </w:divBdr>
                                                                                              <w:divsChild>
                                                                                                <w:div w:id="325281712">
                                                                                                  <w:marLeft w:val="0"/>
                                                                                                  <w:marRight w:val="0"/>
                                                                                                  <w:marTop w:val="0"/>
                                                                                                  <w:marBottom w:val="0"/>
                                                                                                  <w:divBdr>
                                                                                                    <w:top w:val="none" w:sz="0" w:space="0" w:color="auto"/>
                                                                                                    <w:left w:val="none" w:sz="0" w:space="0" w:color="auto"/>
                                                                                                    <w:bottom w:val="none" w:sz="0" w:space="0" w:color="auto"/>
                                                                                                    <w:right w:val="none" w:sz="0" w:space="0" w:color="auto"/>
                                                                                                  </w:divBdr>
                                                                                                  <w:divsChild>
                                                                                                    <w:div w:id="1110930920">
                                                                                                      <w:marLeft w:val="0"/>
                                                                                                      <w:marRight w:val="0"/>
                                                                                                      <w:marTop w:val="0"/>
                                                                                                      <w:marBottom w:val="0"/>
                                                                                                      <w:divBdr>
                                                                                                        <w:top w:val="none" w:sz="0" w:space="0" w:color="auto"/>
                                                                                                        <w:left w:val="none" w:sz="0" w:space="0" w:color="auto"/>
                                                                                                        <w:bottom w:val="none" w:sz="0" w:space="0" w:color="auto"/>
                                                                                                        <w:right w:val="none" w:sz="0" w:space="0" w:color="auto"/>
                                                                                                      </w:divBdr>
                                                                                                      <w:divsChild>
                                                                                                        <w:div w:id="84114735">
                                                                                                          <w:marLeft w:val="0"/>
                                                                                                          <w:marRight w:val="0"/>
                                                                                                          <w:marTop w:val="0"/>
                                                                                                          <w:marBottom w:val="0"/>
                                                                                                          <w:divBdr>
                                                                                                            <w:top w:val="none" w:sz="0" w:space="0" w:color="auto"/>
                                                                                                            <w:left w:val="none" w:sz="0" w:space="0" w:color="auto"/>
                                                                                                            <w:bottom w:val="none" w:sz="0" w:space="0" w:color="auto"/>
                                                                                                            <w:right w:val="none" w:sz="0" w:space="0" w:color="auto"/>
                                                                                                          </w:divBdr>
                                                                                                          <w:divsChild>
                                                                                                            <w:div w:id="1725761099">
                                                                                                              <w:marLeft w:val="0"/>
                                                                                                              <w:marRight w:val="0"/>
                                                                                                              <w:marTop w:val="0"/>
                                                                                                              <w:marBottom w:val="0"/>
                                                                                                              <w:divBdr>
                                                                                                                <w:top w:val="none" w:sz="0" w:space="0" w:color="auto"/>
                                                                                                                <w:left w:val="none" w:sz="0" w:space="0" w:color="auto"/>
                                                                                                                <w:bottom w:val="none" w:sz="0" w:space="0" w:color="auto"/>
                                                                                                                <w:right w:val="none" w:sz="0" w:space="0" w:color="auto"/>
                                                                                                              </w:divBdr>
                                                                                                              <w:divsChild>
                                                                                                                <w:div w:id="647052267">
                                                                                                                  <w:marLeft w:val="0"/>
                                                                                                                  <w:marRight w:val="0"/>
                                                                                                                  <w:marTop w:val="0"/>
                                                                                                                  <w:marBottom w:val="0"/>
                                                                                                                  <w:divBdr>
                                                                                                                    <w:top w:val="none" w:sz="0" w:space="0" w:color="auto"/>
                                                                                                                    <w:left w:val="none" w:sz="0" w:space="0" w:color="auto"/>
                                                                                                                    <w:bottom w:val="none" w:sz="0" w:space="0" w:color="auto"/>
                                                                                                                    <w:right w:val="none" w:sz="0" w:space="0" w:color="auto"/>
                                                                                                                  </w:divBdr>
                                                                                                                  <w:divsChild>
                                                                                                                    <w:div w:id="1327393423">
                                                                                                                      <w:marLeft w:val="0"/>
                                                                                                                      <w:marRight w:val="0"/>
                                                                                                                      <w:marTop w:val="0"/>
                                                                                                                      <w:marBottom w:val="0"/>
                                                                                                                      <w:divBdr>
                                                                                                                        <w:top w:val="none" w:sz="0" w:space="0" w:color="auto"/>
                                                                                                                        <w:left w:val="none" w:sz="0" w:space="0" w:color="auto"/>
                                                                                                                        <w:bottom w:val="none" w:sz="0" w:space="0" w:color="auto"/>
                                                                                                                        <w:right w:val="none" w:sz="0" w:space="0" w:color="auto"/>
                                                                                                                      </w:divBdr>
                                                                                                                      <w:divsChild>
                                                                                                                        <w:div w:id="1305694470">
                                                                                                                          <w:marLeft w:val="0"/>
                                                                                                                          <w:marRight w:val="0"/>
                                                                                                                          <w:marTop w:val="0"/>
                                                                                                                          <w:marBottom w:val="0"/>
                                                                                                                          <w:divBdr>
                                                                                                                            <w:top w:val="none" w:sz="0" w:space="0" w:color="auto"/>
                                                                                                                            <w:left w:val="none" w:sz="0" w:space="0" w:color="auto"/>
                                                                                                                            <w:bottom w:val="none" w:sz="0" w:space="0" w:color="auto"/>
                                                                                                                            <w:right w:val="none" w:sz="0" w:space="0" w:color="auto"/>
                                                                                                                          </w:divBdr>
                                                                                                                          <w:divsChild>
                                                                                                                            <w:div w:id="2084720578">
                                                                                                                              <w:marLeft w:val="0"/>
                                                                                                                              <w:marRight w:val="0"/>
                                                                                                                              <w:marTop w:val="0"/>
                                                                                                                              <w:marBottom w:val="0"/>
                                                                                                                              <w:divBdr>
                                                                                                                                <w:top w:val="none" w:sz="0" w:space="0" w:color="auto"/>
                                                                                                                                <w:left w:val="none" w:sz="0" w:space="0" w:color="auto"/>
                                                                                                                                <w:bottom w:val="none" w:sz="0" w:space="0" w:color="auto"/>
                                                                                                                                <w:right w:val="none" w:sz="0" w:space="0" w:color="auto"/>
                                                                                                                              </w:divBdr>
                                                                                                                              <w:divsChild>
                                                                                                                                <w:div w:id="1018509458">
                                                                                                                                  <w:marLeft w:val="0"/>
                                                                                                                                  <w:marRight w:val="0"/>
                                                                                                                                  <w:marTop w:val="0"/>
                                                                                                                                  <w:marBottom w:val="0"/>
                                                                                                                                  <w:divBdr>
                                                                                                                                    <w:top w:val="none" w:sz="0" w:space="0" w:color="auto"/>
                                                                                                                                    <w:left w:val="none" w:sz="0" w:space="0" w:color="auto"/>
                                                                                                                                    <w:bottom w:val="none" w:sz="0" w:space="0" w:color="auto"/>
                                                                                                                                    <w:right w:val="none" w:sz="0" w:space="0" w:color="auto"/>
                                                                                                                                  </w:divBdr>
                                                                                                                                  <w:divsChild>
                                                                                                                                    <w:div w:id="1187447712">
                                                                                                                                      <w:marLeft w:val="0"/>
                                                                                                                                      <w:marRight w:val="0"/>
                                                                                                                                      <w:marTop w:val="0"/>
                                                                                                                                      <w:marBottom w:val="0"/>
                                                                                                                                      <w:divBdr>
                                                                                                                                        <w:top w:val="none" w:sz="0" w:space="0" w:color="auto"/>
                                                                                                                                        <w:left w:val="none" w:sz="0" w:space="0" w:color="auto"/>
                                                                                                                                        <w:bottom w:val="none" w:sz="0" w:space="0" w:color="auto"/>
                                                                                                                                        <w:right w:val="none" w:sz="0" w:space="0" w:color="auto"/>
                                                                                                                                      </w:divBdr>
                                                                                                                                      <w:divsChild>
                                                                                                                                        <w:div w:id="330066370">
                                                                                                                                          <w:marLeft w:val="0"/>
                                                                                                                                          <w:marRight w:val="0"/>
                                                                                                                                          <w:marTop w:val="0"/>
                                                                                                                                          <w:marBottom w:val="0"/>
                                                                                                                                          <w:divBdr>
                                                                                                                                            <w:top w:val="none" w:sz="0" w:space="0" w:color="auto"/>
                                                                                                                                            <w:left w:val="none" w:sz="0" w:space="0" w:color="auto"/>
                                                                                                                                            <w:bottom w:val="none" w:sz="0" w:space="0" w:color="auto"/>
                                                                                                                                            <w:right w:val="none" w:sz="0" w:space="0" w:color="auto"/>
                                                                                                                                          </w:divBdr>
                                                                                                                                          <w:divsChild>
                                                                                                                                            <w:div w:id="589050605">
                                                                                                                                              <w:marLeft w:val="0"/>
                                                                                                                                              <w:marRight w:val="0"/>
                                                                                                                                              <w:marTop w:val="0"/>
                                                                                                                                              <w:marBottom w:val="0"/>
                                                                                                                                              <w:divBdr>
                                                                                                                                                <w:top w:val="none" w:sz="0" w:space="0" w:color="auto"/>
                                                                                                                                                <w:left w:val="none" w:sz="0" w:space="0" w:color="auto"/>
                                                                                                                                                <w:bottom w:val="none" w:sz="0" w:space="0" w:color="auto"/>
                                                                                                                                                <w:right w:val="none" w:sz="0" w:space="0" w:color="auto"/>
                                                                                                                                              </w:divBdr>
                                                                                                                                              <w:divsChild>
                                                                                                                                                <w:div w:id="790823103">
                                                                                                                                                  <w:marLeft w:val="0"/>
                                                                                                                                                  <w:marRight w:val="0"/>
                                                                                                                                                  <w:marTop w:val="0"/>
                                                                                                                                                  <w:marBottom w:val="0"/>
                                                                                                                                                  <w:divBdr>
                                                                                                                                                    <w:top w:val="none" w:sz="0" w:space="0" w:color="auto"/>
                                                                                                                                                    <w:left w:val="none" w:sz="0" w:space="0" w:color="auto"/>
                                                                                                                                                    <w:bottom w:val="none" w:sz="0" w:space="0" w:color="auto"/>
                                                                                                                                                    <w:right w:val="none" w:sz="0" w:space="0" w:color="auto"/>
                                                                                                                                                  </w:divBdr>
                                                                                                                                                  <w:divsChild>
                                                                                                                                                    <w:div w:id="781189894">
                                                                                                                                                      <w:marLeft w:val="0"/>
                                                                                                                                                      <w:marRight w:val="0"/>
                                                                                                                                                      <w:marTop w:val="0"/>
                                                                                                                                                      <w:marBottom w:val="0"/>
                                                                                                                                                      <w:divBdr>
                                                                                                                                                        <w:top w:val="none" w:sz="0" w:space="0" w:color="auto"/>
                                                                                                                                                        <w:left w:val="none" w:sz="0" w:space="0" w:color="auto"/>
                                                                                                                                                        <w:bottom w:val="none" w:sz="0" w:space="0" w:color="auto"/>
                                                                                                                                                        <w:right w:val="none" w:sz="0" w:space="0" w:color="auto"/>
                                                                                                                                                      </w:divBdr>
                                                                                                                                                      <w:divsChild>
                                                                                                                                                        <w:div w:id="1458329849">
                                                                                                                                                          <w:marLeft w:val="0"/>
                                                                                                                                                          <w:marRight w:val="0"/>
                                                                                                                                                          <w:marTop w:val="0"/>
                                                                                                                                                          <w:marBottom w:val="0"/>
                                                                                                                                                          <w:divBdr>
                                                                                                                                                            <w:top w:val="none" w:sz="0" w:space="0" w:color="auto"/>
                                                                                                                                                            <w:left w:val="none" w:sz="0" w:space="0" w:color="auto"/>
                                                                                                                                                            <w:bottom w:val="none" w:sz="0" w:space="0" w:color="auto"/>
                                                                                                                                                            <w:right w:val="none" w:sz="0" w:space="0" w:color="auto"/>
                                                                                                                                                          </w:divBdr>
                                                                                                                                                          <w:divsChild>
                                                                                                                                                            <w:div w:id="2135519367">
                                                                                                                                                              <w:marLeft w:val="0"/>
                                                                                                                                                              <w:marRight w:val="0"/>
                                                                                                                                                              <w:marTop w:val="0"/>
                                                                                                                                                              <w:marBottom w:val="0"/>
                                                                                                                                                              <w:divBdr>
                                                                                                                                                                <w:top w:val="none" w:sz="0" w:space="0" w:color="auto"/>
                                                                                                                                                                <w:left w:val="none" w:sz="0" w:space="0" w:color="auto"/>
                                                                                                                                                                <w:bottom w:val="none" w:sz="0" w:space="0" w:color="auto"/>
                                                                                                                                                                <w:right w:val="none" w:sz="0" w:space="0" w:color="auto"/>
                                                                                                                                                              </w:divBdr>
                                                                                                                                                              <w:divsChild>
                                                                                                                                                                <w:div w:id="376779728">
                                                                                                                                                                  <w:marLeft w:val="0"/>
                                                                                                                                                                  <w:marRight w:val="0"/>
                                                                                                                                                                  <w:marTop w:val="0"/>
                                                                                                                                                                  <w:marBottom w:val="0"/>
                                                                                                                                                                  <w:divBdr>
                                                                                                                                                                    <w:top w:val="none" w:sz="0" w:space="0" w:color="auto"/>
                                                                                                                                                                    <w:left w:val="none" w:sz="0" w:space="0" w:color="auto"/>
                                                                                                                                                                    <w:bottom w:val="none" w:sz="0" w:space="0" w:color="auto"/>
                                                                                                                                                                    <w:right w:val="none" w:sz="0" w:space="0" w:color="auto"/>
                                                                                                                                                                  </w:divBdr>
                                                                                                                                                                  <w:divsChild>
                                                                                                                                                                    <w:div w:id="152453653">
                                                                                                                                                                      <w:marLeft w:val="0"/>
                                                                                                                                                                      <w:marRight w:val="0"/>
                                                                                                                                                                      <w:marTop w:val="0"/>
                                                                                                                                                                      <w:marBottom w:val="0"/>
                                                                                                                                                                      <w:divBdr>
                                                                                                                                                                        <w:top w:val="none" w:sz="0" w:space="0" w:color="auto"/>
                                                                                                                                                                        <w:left w:val="none" w:sz="0" w:space="0" w:color="auto"/>
                                                                                                                                                                        <w:bottom w:val="none" w:sz="0" w:space="0" w:color="auto"/>
                                                                                                                                                                        <w:right w:val="none" w:sz="0" w:space="0" w:color="auto"/>
                                                                                                                                                                      </w:divBdr>
                                                                                                                                                                      <w:divsChild>
                                                                                                                                                                        <w:div w:id="1883592387">
                                                                                                                                                                          <w:marLeft w:val="0"/>
                                                                                                                                                                          <w:marRight w:val="0"/>
                                                                                                                                                                          <w:marTop w:val="0"/>
                                                                                                                                                                          <w:marBottom w:val="0"/>
                                                                                                                                                                          <w:divBdr>
                                                                                                                                                                            <w:top w:val="none" w:sz="0" w:space="0" w:color="auto"/>
                                                                                                                                                                            <w:left w:val="none" w:sz="0" w:space="0" w:color="auto"/>
                                                                                                                                                                            <w:bottom w:val="none" w:sz="0" w:space="0" w:color="auto"/>
                                                                                                                                                                            <w:right w:val="none" w:sz="0" w:space="0" w:color="auto"/>
                                                                                                                                                                          </w:divBdr>
                                                                                                                                                                          <w:divsChild>
                                                                                                                                                                            <w:div w:id="2056615023">
                                                                                                                                                                              <w:marLeft w:val="0"/>
                                                                                                                                                                              <w:marRight w:val="0"/>
                                                                                                                                                                              <w:marTop w:val="0"/>
                                                                                                                                                                              <w:marBottom w:val="0"/>
                                                                                                                                                                              <w:divBdr>
                                                                                                                                                                                <w:top w:val="none" w:sz="0" w:space="0" w:color="auto"/>
                                                                                                                                                                                <w:left w:val="none" w:sz="0" w:space="0" w:color="auto"/>
                                                                                                                                                                                <w:bottom w:val="none" w:sz="0" w:space="0" w:color="auto"/>
                                                                                                                                                                                <w:right w:val="none" w:sz="0" w:space="0" w:color="auto"/>
                                                                                                                                                                              </w:divBdr>
                                                                                                                                                                              <w:divsChild>
                                                                                                                                                                                <w:div w:id="364791014">
                                                                                                                                                                                  <w:marLeft w:val="0"/>
                                                                                                                                                                                  <w:marRight w:val="0"/>
                                                                                                                                                                                  <w:marTop w:val="0"/>
                                                                                                                                                                                  <w:marBottom w:val="0"/>
                                                                                                                                                                                  <w:divBdr>
                                                                                                                                                                                    <w:top w:val="none" w:sz="0" w:space="0" w:color="auto"/>
                                                                                                                                                                                    <w:left w:val="none" w:sz="0" w:space="0" w:color="auto"/>
                                                                                                                                                                                    <w:bottom w:val="none" w:sz="0" w:space="0" w:color="auto"/>
                                                                                                                                                                                    <w:right w:val="none" w:sz="0" w:space="0" w:color="auto"/>
                                                                                                                                                                                  </w:divBdr>
                                                                                                                                                                                  <w:divsChild>
                                                                                                                                                                                    <w:div w:id="1593784283">
                                                                                                                                                                                      <w:marLeft w:val="0"/>
                                                                                                                                                                                      <w:marRight w:val="0"/>
                                                                                                                                                                                      <w:marTop w:val="0"/>
                                                                                                                                                                                      <w:marBottom w:val="0"/>
                                                                                                                                                                                      <w:divBdr>
                                                                                                                                                                                        <w:top w:val="none" w:sz="0" w:space="0" w:color="auto"/>
                                                                                                                                                                                        <w:left w:val="none" w:sz="0" w:space="0" w:color="auto"/>
                                                                                                                                                                                        <w:bottom w:val="none" w:sz="0" w:space="0" w:color="auto"/>
                                                                                                                                                                                        <w:right w:val="none" w:sz="0" w:space="0" w:color="auto"/>
                                                                                                                                                                                      </w:divBdr>
                                                                                                                                                                                      <w:divsChild>
                                                                                                                                                                                        <w:div w:id="257174934">
                                                                                                                                                                                          <w:marLeft w:val="0"/>
                                                                                                                                                                                          <w:marRight w:val="0"/>
                                                                                                                                                                                          <w:marTop w:val="0"/>
                                                                                                                                                                                          <w:marBottom w:val="0"/>
                                                                                                                                                                                          <w:divBdr>
                                                                                                                                                                                            <w:top w:val="none" w:sz="0" w:space="0" w:color="auto"/>
                                                                                                                                                                                            <w:left w:val="none" w:sz="0" w:space="0" w:color="auto"/>
                                                                                                                                                                                            <w:bottom w:val="none" w:sz="0" w:space="0" w:color="auto"/>
                                                                                                                                                                                            <w:right w:val="none" w:sz="0" w:space="0" w:color="auto"/>
                                                                                                                                                                                          </w:divBdr>
                                                                                                                                                                                          <w:divsChild>
                                                                                                                                                                                            <w:div w:id="1681741473">
                                                                                                                                                                                              <w:marLeft w:val="0"/>
                                                                                                                                                                                              <w:marRight w:val="0"/>
                                                                                                                                                                                              <w:marTop w:val="0"/>
                                                                                                                                                                                              <w:marBottom w:val="0"/>
                                                                                                                                                                                              <w:divBdr>
                                                                                                                                                                                                <w:top w:val="none" w:sz="0" w:space="0" w:color="auto"/>
                                                                                                                                                                                                <w:left w:val="none" w:sz="0" w:space="0" w:color="auto"/>
                                                                                                                                                                                                <w:bottom w:val="none" w:sz="0" w:space="0" w:color="auto"/>
                                                                                                                                                                                                <w:right w:val="none" w:sz="0" w:space="0" w:color="auto"/>
                                                                                                                                                                                              </w:divBdr>
                                                                                                                                                                                              <w:divsChild>
                                                                                                                                                                                                <w:div w:id="1310549120">
                                                                                                                                                                                                  <w:marLeft w:val="0"/>
                                                                                                                                                                                                  <w:marRight w:val="0"/>
                                                                                                                                                                                                  <w:marTop w:val="0"/>
                                                                                                                                                                                                  <w:marBottom w:val="0"/>
                                                                                                                                                                                                  <w:divBdr>
                                                                                                                                                                                                    <w:top w:val="none" w:sz="0" w:space="0" w:color="auto"/>
                                                                                                                                                                                                    <w:left w:val="none" w:sz="0" w:space="0" w:color="auto"/>
                                                                                                                                                                                                    <w:bottom w:val="none" w:sz="0" w:space="0" w:color="auto"/>
                                                                                                                                                                                                    <w:right w:val="none" w:sz="0" w:space="0" w:color="auto"/>
                                                                                                                                                                                                  </w:divBdr>
                                                                                                                                                                                                  <w:divsChild>
                                                                                                                                                                                                    <w:div w:id="1193416461">
                                                                                                                                                                                                      <w:marLeft w:val="0"/>
                                                                                                                                                                                                      <w:marRight w:val="0"/>
                                                                                                                                                                                                      <w:marTop w:val="0"/>
                                                                                                                                                                                                      <w:marBottom w:val="0"/>
                                                                                                                                                                                                      <w:divBdr>
                                                                                                                                                                                                        <w:top w:val="none" w:sz="0" w:space="0" w:color="auto"/>
                                                                                                                                                                                                        <w:left w:val="none" w:sz="0" w:space="0" w:color="auto"/>
                                                                                                                                                                                                        <w:bottom w:val="none" w:sz="0" w:space="0" w:color="auto"/>
                                                                                                                                                                                                        <w:right w:val="none" w:sz="0" w:space="0" w:color="auto"/>
                                                                                                                                                                                                      </w:divBdr>
                                                                                                                                                                                                      <w:divsChild>
                                                                                                                                                                                                        <w:div w:id="1340308302">
                                                                                                                                                                                                          <w:marLeft w:val="0"/>
                                                                                                                                                                                                          <w:marRight w:val="0"/>
                                                                                                                                                                                                          <w:marTop w:val="0"/>
                                                                                                                                                                                                          <w:marBottom w:val="0"/>
                                                                                                                                                                                                          <w:divBdr>
                                                                                                                                                                                                            <w:top w:val="none" w:sz="0" w:space="0" w:color="auto"/>
                                                                                                                                                                                                            <w:left w:val="none" w:sz="0" w:space="0" w:color="auto"/>
                                                                                                                                                                                                            <w:bottom w:val="none" w:sz="0" w:space="0" w:color="auto"/>
                                                                                                                                                                                                            <w:right w:val="none" w:sz="0" w:space="0" w:color="auto"/>
                                                                                                                                                                                                          </w:divBdr>
                                                                                                                                                                                                          <w:divsChild>
                                                                                                                                                                                                            <w:div w:id="355084433">
                                                                                                                                                                                                              <w:marLeft w:val="0"/>
                                                                                                                                                                                                              <w:marRight w:val="0"/>
                                                                                                                                                                                                              <w:marTop w:val="0"/>
                                                                                                                                                                                                              <w:marBottom w:val="0"/>
                                                                                                                                                                                                              <w:divBdr>
                                                                                                                                                                                                                <w:top w:val="none" w:sz="0" w:space="0" w:color="auto"/>
                                                                                                                                                                                                                <w:left w:val="none" w:sz="0" w:space="0" w:color="auto"/>
                                                                                                                                                                                                                <w:bottom w:val="none" w:sz="0" w:space="0" w:color="auto"/>
                                                                                                                                                                                                                <w:right w:val="none" w:sz="0" w:space="0" w:color="auto"/>
                                                                                                                                                                                                              </w:divBdr>
                                                                                                                                                                                                              <w:divsChild>
                                                                                                                                                                                                                <w:div w:id="37321420">
                                                                                                                                                                                                                  <w:marLeft w:val="0"/>
                                                                                                                                                                                                                  <w:marRight w:val="0"/>
                                                                                                                                                                                                                  <w:marTop w:val="0"/>
                                                                                                                                                                                                                  <w:marBottom w:val="0"/>
                                                                                                                                                                                                                  <w:divBdr>
                                                                                                                                                                                                                    <w:top w:val="none" w:sz="0" w:space="0" w:color="auto"/>
                                                                                                                                                                                                                    <w:left w:val="none" w:sz="0" w:space="0" w:color="auto"/>
                                                                                                                                                                                                                    <w:bottom w:val="none" w:sz="0" w:space="0" w:color="auto"/>
                                                                                                                                                                                                                    <w:right w:val="none" w:sz="0" w:space="0" w:color="auto"/>
                                                                                                                                                                                                                  </w:divBdr>
                                                                                                                                                                                                                  <w:divsChild>
                                                                                                                                                                                                                    <w:div w:id="43649245">
                                                                                                                                                                                                                      <w:marLeft w:val="0"/>
                                                                                                                                                                                                                      <w:marRight w:val="0"/>
                                                                                                                                                                                                                      <w:marTop w:val="0"/>
                                                                                                                                                                                                                      <w:marBottom w:val="0"/>
                                                                                                                                                                                                                      <w:divBdr>
                                                                                                                                                                                                                        <w:top w:val="none" w:sz="0" w:space="0" w:color="auto"/>
                                                                                                                                                                                                                        <w:left w:val="none" w:sz="0" w:space="0" w:color="auto"/>
                                                                                                                                                                                                                        <w:bottom w:val="none" w:sz="0" w:space="0" w:color="auto"/>
                                                                                                                                                                                                                        <w:right w:val="none" w:sz="0" w:space="0" w:color="auto"/>
                                                                                                                                                                                                                      </w:divBdr>
                                                                                                                                                                                                                      <w:divsChild>
                                                                                                                                                                                                                        <w:div w:id="1921019302">
                                                                                                                                                                                                                          <w:marLeft w:val="0"/>
                                                                                                                                                                                                                          <w:marRight w:val="0"/>
                                                                                                                                                                                                                          <w:marTop w:val="0"/>
                                                                                                                                                                                                                          <w:marBottom w:val="0"/>
                                                                                                                                                                                                                          <w:divBdr>
                                                                                                                                                                                                                            <w:top w:val="none" w:sz="0" w:space="0" w:color="auto"/>
                                                                                                                                                                                                                            <w:left w:val="none" w:sz="0" w:space="0" w:color="auto"/>
                                                                                                                                                                                                                            <w:bottom w:val="none" w:sz="0" w:space="0" w:color="auto"/>
                                                                                                                                                                                                                            <w:right w:val="none" w:sz="0" w:space="0" w:color="auto"/>
                                                                                                                                                                                                                          </w:divBdr>
                                                                                                                                                                                                                          <w:divsChild>
                                                                                                                                                                                                                            <w:div w:id="491651916">
                                                                                                                                                                                                                              <w:marLeft w:val="0"/>
                                                                                                                                                                                                                              <w:marRight w:val="0"/>
                                                                                                                                                                                                                              <w:marTop w:val="0"/>
                                                                                                                                                                                                                              <w:marBottom w:val="0"/>
                                                                                                                                                                                                                              <w:divBdr>
                                                                                                                                                                                                                                <w:top w:val="none" w:sz="0" w:space="0" w:color="auto"/>
                                                                                                                                                                                                                                <w:left w:val="none" w:sz="0" w:space="0" w:color="auto"/>
                                                                                                                                                                                                                                <w:bottom w:val="none" w:sz="0" w:space="0" w:color="auto"/>
                                                                                                                                                                                                                                <w:right w:val="none" w:sz="0" w:space="0" w:color="auto"/>
                                                                                                                                                                                                                              </w:divBdr>
                                                                                                                                                                                                                              <w:divsChild>
                                                                                                                                                                                                                                <w:div w:id="69741270">
                                                                                                                                                                                                                                  <w:marLeft w:val="0"/>
                                                                                                                                                                                                                                  <w:marRight w:val="0"/>
                                                                                                                                                                                                                                  <w:marTop w:val="0"/>
                                                                                                                                                                                                                                  <w:marBottom w:val="0"/>
                                                                                                                                                                                                                                  <w:divBdr>
                                                                                                                                                                                                                                    <w:top w:val="none" w:sz="0" w:space="0" w:color="auto"/>
                                                                                                                                                                                                                                    <w:left w:val="none" w:sz="0" w:space="0" w:color="auto"/>
                                                                                                                                                                                                                                    <w:bottom w:val="none" w:sz="0" w:space="0" w:color="auto"/>
                                                                                                                                                                                                                                    <w:right w:val="none" w:sz="0" w:space="0" w:color="auto"/>
                                                                                                                                                                                                                                  </w:divBdr>
                                                                                                                                                                                                                                  <w:divsChild>
                                                                                                                                                                                                                                    <w:div w:id="898594818">
                                                                                                                                                                                                                                      <w:marLeft w:val="0"/>
                                                                                                                                                                                                                                      <w:marRight w:val="0"/>
                                                                                                                                                                                                                                      <w:marTop w:val="0"/>
                                                                                                                                                                                                                                      <w:marBottom w:val="0"/>
                                                                                                                                                                                                                                      <w:divBdr>
                                                                                                                                                                                                                                        <w:top w:val="none" w:sz="0" w:space="0" w:color="auto"/>
                                                                                                                                                                                                                                        <w:left w:val="none" w:sz="0" w:space="0" w:color="auto"/>
                                                                                                                                                                                                                                        <w:bottom w:val="none" w:sz="0" w:space="0" w:color="auto"/>
                                                                                                                                                                                                                                        <w:right w:val="none" w:sz="0" w:space="0" w:color="auto"/>
                                                                                                                                                                                                                                      </w:divBdr>
                                                                                                                                                                                                                                      <w:divsChild>
                                                                                                                                                                                                                                        <w:div w:id="2139645275">
                                                                                                                                                                                                                                          <w:marLeft w:val="0"/>
                                                                                                                                                                                                                                          <w:marRight w:val="0"/>
                                                                                                                                                                                                                                          <w:marTop w:val="0"/>
                                                                                                                                                                                                                                          <w:marBottom w:val="0"/>
                                                                                                                                                                                                                                          <w:divBdr>
                                                                                                                                                                                                                                            <w:top w:val="none" w:sz="0" w:space="0" w:color="auto"/>
                                                                                                                                                                                                                                            <w:left w:val="none" w:sz="0" w:space="0" w:color="auto"/>
                                                                                                                                                                                                                                            <w:bottom w:val="none" w:sz="0" w:space="0" w:color="auto"/>
                                                                                                                                                                                                                                            <w:right w:val="none" w:sz="0" w:space="0" w:color="auto"/>
                                                                                                                                                                                                                                          </w:divBdr>
                                                                                                                                                                                                                                          <w:divsChild>
                                                                                                                                                                                                                                            <w:div w:id="1950701949">
                                                                                                                                                                                                                                              <w:marLeft w:val="0"/>
                                                                                                                                                                                                                                              <w:marRight w:val="0"/>
                                                                                                                                                                                                                                              <w:marTop w:val="0"/>
                                                                                                                                                                                                                                              <w:marBottom w:val="0"/>
                                                                                                                                                                                                                                              <w:divBdr>
                                                                                                                                                                                                                                                <w:top w:val="none" w:sz="0" w:space="0" w:color="auto"/>
                                                                                                                                                                                                                                                <w:left w:val="none" w:sz="0" w:space="0" w:color="auto"/>
                                                                                                                                                                                                                                                <w:bottom w:val="none" w:sz="0" w:space="0" w:color="auto"/>
                                                                                                                                                                                                                                                <w:right w:val="none" w:sz="0" w:space="0" w:color="auto"/>
                                                                                                                                                                                                                                              </w:divBdr>
                                                                                                                                                                                                                                              <w:divsChild>
                                                                                                                                                                                                                                                <w:div w:id="3552774">
                                                                                                                                                                                                                                                  <w:marLeft w:val="0"/>
                                                                                                                                                                                                                                                  <w:marRight w:val="0"/>
                                                                                                                                                                                                                                                  <w:marTop w:val="0"/>
                                                                                                                                                                                                                                                  <w:marBottom w:val="0"/>
                                                                                                                                                                                                                                                  <w:divBdr>
                                                                                                                                                                                                                                                    <w:top w:val="none" w:sz="0" w:space="0" w:color="auto"/>
                                                                                                                                                                                                                                                    <w:left w:val="none" w:sz="0" w:space="0" w:color="auto"/>
                                                                                                                                                                                                                                                    <w:bottom w:val="none" w:sz="0" w:space="0" w:color="auto"/>
                                                                                                                                                                                                                                                    <w:right w:val="none" w:sz="0" w:space="0" w:color="auto"/>
                                                                                                                                                                                                                                                  </w:divBdr>
                                                                                                                                                                                                                                                  <w:divsChild>
                                                                                                                                                                                                                                                    <w:div w:id="1691254109">
                                                                                                                                                                                                                                                      <w:marLeft w:val="0"/>
                                                                                                                                                                                                                                                      <w:marRight w:val="0"/>
                                                                                                                                                                                                                                                      <w:marTop w:val="0"/>
                                                                                                                                                                                                                                                      <w:marBottom w:val="0"/>
                                                                                                                                                                                                                                                      <w:divBdr>
                                                                                                                                                                                                                                                        <w:top w:val="none" w:sz="0" w:space="0" w:color="auto"/>
                                                                                                                                                                                                                                                        <w:left w:val="none" w:sz="0" w:space="0" w:color="auto"/>
                                                                                                                                                                                                                                                        <w:bottom w:val="none" w:sz="0" w:space="0" w:color="auto"/>
                                                                                                                                                                                                                                                        <w:right w:val="none" w:sz="0" w:space="0" w:color="auto"/>
                                                                                                                                                                                                                                                      </w:divBdr>
                                                                                                                                                                                                                                                      <w:divsChild>
                                                                                                                                                                                                                                                        <w:div w:id="1136026794">
                                                                                                                                                                                                                                                          <w:marLeft w:val="0"/>
                                                                                                                                                                                                                                                          <w:marRight w:val="0"/>
                                                                                                                                                                                                                                                          <w:marTop w:val="0"/>
                                                                                                                                                                                                                                                          <w:marBottom w:val="0"/>
                                                                                                                                                                                                                                                          <w:divBdr>
                                                                                                                                                                                                                                                            <w:top w:val="none" w:sz="0" w:space="0" w:color="auto"/>
                                                                                                                                                                                                                                                            <w:left w:val="none" w:sz="0" w:space="0" w:color="auto"/>
                                                                                                                                                                                                                                                            <w:bottom w:val="none" w:sz="0" w:space="0" w:color="auto"/>
                                                                                                                                                                                                                                                            <w:right w:val="none" w:sz="0" w:space="0" w:color="auto"/>
                                                                                                                                                                                                                                                          </w:divBdr>
                                                                                                                                                                                                                                                          <w:divsChild>
                                                                                                                                                                                                                                                            <w:div w:id="912813421">
                                                                                                                                                                                                                                                              <w:marLeft w:val="0"/>
                                                                                                                                                                                                                                                              <w:marRight w:val="0"/>
                                                                                                                                                                                                                                                              <w:marTop w:val="0"/>
                                                                                                                                                                                                                                                              <w:marBottom w:val="0"/>
                                                                                                                                                                                                                                                              <w:divBdr>
                                                                                                                                                                                                                                                                <w:top w:val="none" w:sz="0" w:space="0" w:color="auto"/>
                                                                                                                                                                                                                                                                <w:left w:val="none" w:sz="0" w:space="0" w:color="auto"/>
                                                                                                                                                                                                                                                                <w:bottom w:val="none" w:sz="0" w:space="0" w:color="auto"/>
                                                                                                                                                                                                                                                                <w:right w:val="none" w:sz="0" w:space="0" w:color="auto"/>
                                                                                                                                                                                                                                                              </w:divBdr>
                                                                                                                                                                                                                                                              <w:divsChild>
                                                                                                                                                                                                                                                                <w:div w:id="1501575922">
                                                                                                                                                                                                                                                                  <w:marLeft w:val="0"/>
                                                                                                                                                                                                                                                                  <w:marRight w:val="0"/>
                                                                                                                                                                                                                                                                  <w:marTop w:val="0"/>
                                                                                                                                                                                                                                                                  <w:marBottom w:val="0"/>
                                                                                                                                                                                                                                                                  <w:divBdr>
                                                                                                                                                                                                                                                                    <w:top w:val="none" w:sz="0" w:space="0" w:color="auto"/>
                                                                                                                                                                                                                                                                    <w:left w:val="none" w:sz="0" w:space="0" w:color="auto"/>
                                                                                                                                                                                                                                                                    <w:bottom w:val="none" w:sz="0" w:space="0" w:color="auto"/>
                                                                                                                                                                                                                                                                    <w:right w:val="none" w:sz="0" w:space="0" w:color="auto"/>
                                                                                                                                                                                                                                                                  </w:divBdr>
                                                                                                                                                                                                                                                                  <w:divsChild>
                                                                                                                                                                                                                                                                    <w:div w:id="757363776">
                                                                                                                                                                                                                                                                      <w:marLeft w:val="0"/>
                                                                                                                                                                                                                                                                      <w:marRight w:val="0"/>
                                                                                                                                                                                                                                                                      <w:marTop w:val="0"/>
                                                                                                                                                                                                                                                                      <w:marBottom w:val="0"/>
                                                                                                                                                                                                                                                                      <w:divBdr>
                                                                                                                                                                                                                                                                        <w:top w:val="none" w:sz="0" w:space="0" w:color="auto"/>
                                                                                                                                                                                                                                                                        <w:left w:val="none" w:sz="0" w:space="0" w:color="auto"/>
                                                                                                                                                                                                                                                                        <w:bottom w:val="none" w:sz="0" w:space="0" w:color="auto"/>
                                                                                                                                                                                                                                                                        <w:right w:val="none" w:sz="0" w:space="0" w:color="auto"/>
                                                                                                                                                                                                                                                                      </w:divBdr>
                                                                                                                                                                                                                                                                      <w:divsChild>
                                                                                                                                                                                                                                                                        <w:div w:id="519973439">
                                                                                                                                                                                                                                                                          <w:marLeft w:val="0"/>
                                                                                                                                                                                                                                                                          <w:marRight w:val="0"/>
                                                                                                                                                                                                                                                                          <w:marTop w:val="0"/>
                                                                                                                                                                                                                                                                          <w:marBottom w:val="0"/>
                                                                                                                                                                                                                                                                          <w:divBdr>
                                                                                                                                                                                                                                                                            <w:top w:val="none" w:sz="0" w:space="0" w:color="auto"/>
                                                                                                                                                                                                                                                                            <w:left w:val="none" w:sz="0" w:space="0" w:color="auto"/>
                                                                                                                                                                                                                                                                            <w:bottom w:val="none" w:sz="0" w:space="0" w:color="auto"/>
                                                                                                                                                                                                                                                                            <w:right w:val="none" w:sz="0" w:space="0" w:color="auto"/>
                                                                                                                                                                                                                                                                          </w:divBdr>
                                                                                                                                                                                                                                                                          <w:divsChild>
                                                                                                                                                                                                                                                                            <w:div w:id="260453728">
                                                                                                                                                                                                                                                                              <w:marLeft w:val="0"/>
                                                                                                                                                                                                                                                                              <w:marRight w:val="0"/>
                                                                                                                                                                                                                                                                              <w:marTop w:val="0"/>
                                                                                                                                                                                                                                                                              <w:marBottom w:val="0"/>
                                                                                                                                                                                                                                                                              <w:divBdr>
                                                                                                                                                                                                                                                                                <w:top w:val="none" w:sz="0" w:space="0" w:color="auto"/>
                                                                                                                                                                                                                                                                                <w:left w:val="none" w:sz="0" w:space="0" w:color="auto"/>
                                                                                                                                                                                                                                                                                <w:bottom w:val="none" w:sz="0" w:space="0" w:color="auto"/>
                                                                                                                                                                                                                                                                                <w:right w:val="none" w:sz="0" w:space="0" w:color="auto"/>
                                                                                                                                                                                                                                                                              </w:divBdr>
                                                                                                                                                                                                                                                                              <w:divsChild>
                                                                                                                                                                                                                                                                                <w:div w:id="451631150">
                                                                                                                                                                                                                                                                                  <w:marLeft w:val="0"/>
                                                                                                                                                                                                                                                                                  <w:marRight w:val="0"/>
                                                                                                                                                                                                                                                                                  <w:marTop w:val="0"/>
                                                                                                                                                                                                                                                                                  <w:marBottom w:val="0"/>
                                                                                                                                                                                                                                                                                  <w:divBdr>
                                                                                                                                                                                                                                                                                    <w:top w:val="none" w:sz="0" w:space="0" w:color="auto"/>
                                                                                                                                                                                                                                                                                    <w:left w:val="none" w:sz="0" w:space="0" w:color="auto"/>
                                                                                                                                                                                                                                                                                    <w:bottom w:val="none" w:sz="0" w:space="0" w:color="auto"/>
                                                                                                                                                                                                                                                                                    <w:right w:val="none" w:sz="0" w:space="0" w:color="auto"/>
                                                                                                                                                                                                                                                                                  </w:divBdr>
                                                                                                                                                                                                                                                                                  <w:divsChild>
                                                                                                                                                                                                                                                                                    <w:div w:id="1041516669">
                                                                                                                                                                                                                                                                                      <w:marLeft w:val="0"/>
                                                                                                                                                                                                                                                                                      <w:marRight w:val="0"/>
                                                                                                                                                                                                                                                                                      <w:marTop w:val="0"/>
                                                                                                                                                                                                                                                                                      <w:marBottom w:val="0"/>
                                                                                                                                                                                                                                                                                      <w:divBdr>
                                                                                                                                                                                                                                                                                        <w:top w:val="none" w:sz="0" w:space="0" w:color="auto"/>
                                                                                                                                                                                                                                                                                        <w:left w:val="none" w:sz="0" w:space="0" w:color="auto"/>
                                                                                                                                                                                                                                                                                        <w:bottom w:val="none" w:sz="0" w:space="0" w:color="auto"/>
                                                                                                                                                                                                                                                                                        <w:right w:val="none" w:sz="0" w:space="0" w:color="auto"/>
                                                                                                                                                                                                                                                                                      </w:divBdr>
                                                                                                                                                                                                                                                                                      <w:divsChild>
                                                                                                                                                                                                                                                                                        <w:div w:id="334770115">
                                                                                                                                                                                                                                                                                          <w:marLeft w:val="0"/>
                                                                                                                                                                                                                                                                                          <w:marRight w:val="0"/>
                                                                                                                                                                                                                                                                                          <w:marTop w:val="0"/>
                                                                                                                                                                                                                                                                                          <w:marBottom w:val="0"/>
                                                                                                                                                                                                                                                                                          <w:divBdr>
                                                                                                                                                                                                                                                                                            <w:top w:val="none" w:sz="0" w:space="0" w:color="auto"/>
                                                                                                                                                                                                                                                                                            <w:left w:val="none" w:sz="0" w:space="0" w:color="auto"/>
                                                                                                                                                                                                                                                                                            <w:bottom w:val="none" w:sz="0" w:space="0" w:color="auto"/>
                                                                                                                                                                                                                                                                                            <w:right w:val="none" w:sz="0" w:space="0" w:color="auto"/>
                                                                                                                                                                                                                                                                                          </w:divBdr>
                                                                                                                                                                                                                                                                                          <w:divsChild>
                                                                                                                                                                                                                                                                                            <w:div w:id="1650749762">
                                                                                                                                                                                                                                                                                              <w:marLeft w:val="0"/>
                                                                                                                                                                                                                                                                                              <w:marRight w:val="0"/>
                                                                                                                                                                                                                                                                                              <w:marTop w:val="0"/>
                                                                                                                                                                                                                                                                                              <w:marBottom w:val="0"/>
                                                                                                                                                                                                                                                                                              <w:divBdr>
                                                                                                                                                                                                                                                                                                <w:top w:val="none" w:sz="0" w:space="0" w:color="auto"/>
                                                                                                                                                                                                                                                                                                <w:left w:val="none" w:sz="0" w:space="0" w:color="auto"/>
                                                                                                                                                                                                                                                                                                <w:bottom w:val="none" w:sz="0" w:space="0" w:color="auto"/>
                                                                                                                                                                                                                                                                                                <w:right w:val="none" w:sz="0" w:space="0" w:color="auto"/>
                                                                                                                                                                                                                                                                                              </w:divBdr>
                                                                                                                                                                                                                                                                                              <w:divsChild>
                                                                                                                                                                                                                                                                                                <w:div w:id="46686531">
                                                                                                                                                                                                                                                                                                  <w:marLeft w:val="0"/>
                                                                                                                                                                                                                                                                                                  <w:marRight w:val="0"/>
                                                                                                                                                                                                                                                                                                  <w:marTop w:val="0"/>
                                                                                                                                                                                                                                                                                                  <w:marBottom w:val="0"/>
                                                                                                                                                                                                                                                                                                  <w:divBdr>
                                                                                                                                                                                                                                                                                                    <w:top w:val="none" w:sz="0" w:space="0" w:color="auto"/>
                                                                                                                                                                                                                                                                                                    <w:left w:val="none" w:sz="0" w:space="0" w:color="auto"/>
                                                                                                                                                                                                                                                                                                    <w:bottom w:val="none" w:sz="0" w:space="0" w:color="auto"/>
                                                                                                                                                                                                                                                                                                    <w:right w:val="none" w:sz="0" w:space="0" w:color="auto"/>
                                                                                                                                                                                                                                                                                                  </w:divBdr>
                                                                                                                                                                                                                                                                                                  <w:divsChild>
                                                                                                                                                                                                                                                                                                    <w:div w:id="1295988190">
                                                                                                                                                                                                                                                                                                      <w:marLeft w:val="0"/>
                                                                                                                                                                                                                                                                                                      <w:marRight w:val="0"/>
                                                                                                                                                                                                                                                                                                      <w:marTop w:val="0"/>
                                                                                                                                                                                                                                                                                                      <w:marBottom w:val="0"/>
                                                                                                                                                                                                                                                                                                      <w:divBdr>
                                                                                                                                                                                                                                                                                                        <w:top w:val="none" w:sz="0" w:space="0" w:color="auto"/>
                                                                                                                                                                                                                                                                                                        <w:left w:val="none" w:sz="0" w:space="0" w:color="auto"/>
                                                                                                                                                                                                                                                                                                        <w:bottom w:val="none" w:sz="0" w:space="0" w:color="auto"/>
                                                                                                                                                                                                                                                                                                        <w:right w:val="none" w:sz="0" w:space="0" w:color="auto"/>
                                                                                                                                                                                                                                                                                                      </w:divBdr>
                                                                                                                                                                                                                                                                                                      <w:divsChild>
                                                                                                                                                                                                                                                                                                        <w:div w:id="2041203457">
                                                                                                                                                                                                                                                                                                          <w:marLeft w:val="0"/>
                                                                                                                                                                                                                                                                                                          <w:marRight w:val="0"/>
                                                                                                                                                                                                                                                                                                          <w:marTop w:val="0"/>
                                                                                                                                                                                                                                                                                                          <w:marBottom w:val="0"/>
                                                                                                                                                                                                                                                                                                          <w:divBdr>
                                                                                                                                                                                                                                                                                                            <w:top w:val="none" w:sz="0" w:space="0" w:color="auto"/>
                                                                                                                                                                                                                                                                                                            <w:left w:val="none" w:sz="0" w:space="0" w:color="auto"/>
                                                                                                                                                                                                                                                                                                            <w:bottom w:val="none" w:sz="0" w:space="0" w:color="auto"/>
                                                                                                                                                                                                                                                                                                            <w:right w:val="none" w:sz="0" w:space="0" w:color="auto"/>
                                                                                                                                                                                                                                                                                                          </w:divBdr>
                                                                                                                                                                                                                                                                                                          <w:divsChild>
                                                                                                                                                                                                                                                                                                            <w:div w:id="660037213">
                                                                                                                                                                                                                                                                                                              <w:marLeft w:val="0"/>
                                                                                                                                                                                                                                                                                                              <w:marRight w:val="0"/>
                                                                                                                                                                                                                                                                                                              <w:marTop w:val="0"/>
                                                                                                                                                                                                                                                                                                              <w:marBottom w:val="0"/>
                                                                                                                                                                                                                                                                                                              <w:divBdr>
                                                                                                                                                                                                                                                                                                                <w:top w:val="none" w:sz="0" w:space="0" w:color="auto"/>
                                                                                                                                                                                                                                                                                                                <w:left w:val="none" w:sz="0" w:space="0" w:color="auto"/>
                                                                                                                                                                                                                                                                                                                <w:bottom w:val="none" w:sz="0" w:space="0" w:color="auto"/>
                                                                                                                                                                                                                                                                                                                <w:right w:val="none" w:sz="0" w:space="0" w:color="auto"/>
                                                                                                                                                                                                                                                                                                              </w:divBdr>
                                                                                                                                                                                                                                                                                                              <w:divsChild>
                                                                                                                                                                                                                                                                                                                <w:div w:id="742289211">
                                                                                                                                                                                                                                                                                                                  <w:marLeft w:val="0"/>
                                                                                                                                                                                                                                                                                                                  <w:marRight w:val="0"/>
                                                                                                                                                                                                                                                                                                                  <w:marTop w:val="0"/>
                                                                                                                                                                                                                                                                                                                  <w:marBottom w:val="0"/>
                                                                                                                                                                                                                                                                                                                  <w:divBdr>
                                                                                                                                                                                                                                                                                                                    <w:top w:val="none" w:sz="0" w:space="0" w:color="auto"/>
                                                                                                                                                                                                                                                                                                                    <w:left w:val="none" w:sz="0" w:space="0" w:color="auto"/>
                                                                                                                                                                                                                                                                                                                    <w:bottom w:val="none" w:sz="0" w:space="0" w:color="auto"/>
                                                                                                                                                                                                                                                                                                                    <w:right w:val="none" w:sz="0" w:space="0" w:color="auto"/>
                                                                                                                                                                                                                                                                                                                  </w:divBdr>
                                                                                                                                                                                                                                                                                                                  <w:divsChild>
                                                                                                                                                                                                                                                                                                                    <w:div w:id="1385443826">
                                                                                                                                                                                                                                                                                                                      <w:marLeft w:val="0"/>
                                                                                                                                                                                                                                                                                                                      <w:marRight w:val="0"/>
                                                                                                                                                                                                                                                                                                                      <w:marTop w:val="0"/>
                                                                                                                                                                                                                                                                                                                      <w:marBottom w:val="0"/>
                                                                                                                                                                                                                                                                                                                      <w:divBdr>
                                                                                                                                                                                                                                                                                                                        <w:top w:val="none" w:sz="0" w:space="0" w:color="auto"/>
                                                                                                                                                                                                                                                                                                                        <w:left w:val="none" w:sz="0" w:space="0" w:color="auto"/>
                                                                                                                                                                                                                                                                                                                        <w:bottom w:val="none" w:sz="0" w:space="0" w:color="auto"/>
                                                                                                                                                                                                                                                                                                                        <w:right w:val="none" w:sz="0" w:space="0" w:color="auto"/>
                                                                                                                                                                                                                                                                                                                      </w:divBdr>
                                                                                                                                                                                                                                                                                                                      <w:divsChild>
                                                                                                                                                                                                                                                                                                                        <w:div w:id="1063720389">
                                                                                                                                                                                                                                                                                                                          <w:marLeft w:val="0"/>
                                                                                                                                                                                                                                                                                                                          <w:marRight w:val="0"/>
                                                                                                                                                                                                                                                                                                                          <w:marTop w:val="0"/>
                                                                                                                                                                                                                                                                                                                          <w:marBottom w:val="0"/>
                                                                                                                                                                                                                                                                                                                          <w:divBdr>
                                                                                                                                                                                                                                                                                                                            <w:top w:val="none" w:sz="0" w:space="0" w:color="auto"/>
                                                                                                                                                                                                                                                                                                                            <w:left w:val="none" w:sz="0" w:space="0" w:color="auto"/>
                                                                                                                                                                                                                                                                                                                            <w:bottom w:val="none" w:sz="0" w:space="0" w:color="auto"/>
                                                                                                                                                                                                                                                                                                                            <w:right w:val="none" w:sz="0" w:space="0" w:color="auto"/>
                                                                                                                                                                                                                                                                                                                          </w:divBdr>
                                                                                                                                                                                                                                                                                                                          <w:divsChild>
                                                                                                                                                                                                                                                                                                                            <w:div w:id="1746142991">
                                                                                                                                                                                                                                                                                                                              <w:marLeft w:val="0"/>
                                                                                                                                                                                                                                                                                                                              <w:marRight w:val="0"/>
                                                                                                                                                                                                                                                                                                                              <w:marTop w:val="0"/>
                                                                                                                                                                                                                                                                                                                              <w:marBottom w:val="0"/>
                                                                                                                                                                                                                                                                                                                              <w:divBdr>
                                                                                                                                                                                                                                                                                                                                <w:top w:val="none" w:sz="0" w:space="0" w:color="auto"/>
                                                                                                                                                                                                                                                                                                                                <w:left w:val="none" w:sz="0" w:space="0" w:color="auto"/>
                                                                                                                                                                                                                                                                                                                                <w:bottom w:val="none" w:sz="0" w:space="0" w:color="auto"/>
                                                                                                                                                                                                                                                                                                                                <w:right w:val="none" w:sz="0" w:space="0" w:color="auto"/>
                                                                                                                                                                                                                                                                                                                              </w:divBdr>
                                                                                                                                                                                                                                                                                                                              <w:divsChild>
                                                                                                                                                                                                                                                                                                                                <w:div w:id="1298946943">
                                                                                                                                                                                                                                                                                                                                  <w:marLeft w:val="0"/>
                                                                                                                                                                                                                                                                                                                                  <w:marRight w:val="0"/>
                                                                                                                                                                                                                                                                                                                                  <w:marTop w:val="0"/>
                                                                                                                                                                                                                                                                                                                                  <w:marBottom w:val="0"/>
                                                                                                                                                                                                                                                                                                                                  <w:divBdr>
                                                                                                                                                                                                                                                                                                                                    <w:top w:val="none" w:sz="0" w:space="0" w:color="auto"/>
                                                                                                                                                                                                                                                                                                                                    <w:left w:val="none" w:sz="0" w:space="0" w:color="auto"/>
                                                                                                                                                                                                                                                                                                                                    <w:bottom w:val="none" w:sz="0" w:space="0" w:color="auto"/>
                                                                                                                                                                                                                                                                                                                                    <w:right w:val="none" w:sz="0" w:space="0" w:color="auto"/>
                                                                                                                                                                                                                                                                                                                                  </w:divBdr>
                                                                                                                                                                                                                                                                                                                                  <w:divsChild>
                                                                                                                                                                                                                                                                                                                                    <w:div w:id="1458989315">
                                                                                                                                                                                                                                                                                                                                      <w:marLeft w:val="0"/>
                                                                                                                                                                                                                                                                                                                                      <w:marRight w:val="0"/>
                                                                                                                                                                                                                                                                                                                                      <w:marTop w:val="0"/>
                                                                                                                                                                                                                                                                                                                                      <w:marBottom w:val="0"/>
                                                                                                                                                                                                                                                                                                                                      <w:divBdr>
                                                                                                                                                                                                                                                                                                                                        <w:top w:val="none" w:sz="0" w:space="0" w:color="auto"/>
                                                                                                                                                                                                                                                                                                                                        <w:left w:val="none" w:sz="0" w:space="0" w:color="auto"/>
                                                                                                                                                                                                                                                                                                                                        <w:bottom w:val="none" w:sz="0" w:space="0" w:color="auto"/>
                                                                                                                                                                                                                                                                                                                                        <w:right w:val="none" w:sz="0" w:space="0" w:color="auto"/>
                                                                                                                                                                                                                                                                                                                                      </w:divBdr>
                                                                                                                                                                                                                                                                                                                                      <w:divsChild>
                                                                                                                                                                                                                                                                                                                                        <w:div w:id="739251581">
                                                                                                                                                                                                                                                                                                                                          <w:marLeft w:val="0"/>
                                                                                                                                                                                                                                                                                                                                          <w:marRight w:val="0"/>
                                                                                                                                                                                                                                                                                                                                          <w:marTop w:val="0"/>
                                                                                                                                                                                                                                                                                                                                          <w:marBottom w:val="0"/>
                                                                                                                                                                                                                                                                                                                                          <w:divBdr>
                                                                                                                                                                                                                                                                                                                                            <w:top w:val="none" w:sz="0" w:space="0" w:color="auto"/>
                                                                                                                                                                                                                                                                                                                                            <w:left w:val="none" w:sz="0" w:space="0" w:color="auto"/>
                                                                                                                                                                                                                                                                                                                                            <w:bottom w:val="none" w:sz="0" w:space="0" w:color="auto"/>
                                                                                                                                                                                                                                                                                                                                            <w:right w:val="none" w:sz="0" w:space="0" w:color="auto"/>
                                                                                                                                                                                                                                                                                                                                          </w:divBdr>
                                                                                                                                                                                                                                                                                                                                          <w:divsChild>
                                                                                                                                                                                                                                                                                                                                            <w:div w:id="478038230">
                                                                                                                                                                                                                                                                                                                                              <w:marLeft w:val="0"/>
                                                                                                                                                                                                                                                                                                                                              <w:marRight w:val="0"/>
                                                                                                                                                                                                                                                                                                                                              <w:marTop w:val="0"/>
                                                                                                                                                                                                                                                                                                                                              <w:marBottom w:val="0"/>
                                                                                                                                                                                                                                                                                                                                              <w:divBdr>
                                                                                                                                                                                                                                                                                                                                                <w:top w:val="none" w:sz="0" w:space="0" w:color="auto"/>
                                                                                                                                                                                                                                                                                                                                                <w:left w:val="none" w:sz="0" w:space="0" w:color="auto"/>
                                                                                                                                                                                                                                                                                                                                                <w:bottom w:val="none" w:sz="0" w:space="0" w:color="auto"/>
                                                                                                                                                                                                                                                                                                                                                <w:right w:val="none" w:sz="0" w:space="0" w:color="auto"/>
                                                                                                                                                                                                                                                                                                                                              </w:divBdr>
                                                                                                                                                                                                                                                                                                                                              <w:divsChild>
                                                                                                                                                                                                                                                                                                                                                <w:div w:id="474371394">
                                                                                                                                                                                                                                                                                                                                                  <w:marLeft w:val="0"/>
                                                                                                                                                                                                                                                                                                                                                  <w:marRight w:val="0"/>
                                                                                                                                                                                                                                                                                                                                                  <w:marTop w:val="0"/>
                                                                                                                                                                                                                                                                                                                                                  <w:marBottom w:val="0"/>
                                                                                                                                                                                                                                                                                                                                                  <w:divBdr>
                                                                                                                                                                                                                                                                                                                                                    <w:top w:val="none" w:sz="0" w:space="0" w:color="auto"/>
                                                                                                                                                                                                                                                                                                                                                    <w:left w:val="none" w:sz="0" w:space="0" w:color="auto"/>
                                                                                                                                                                                                                                                                                                                                                    <w:bottom w:val="none" w:sz="0" w:space="0" w:color="auto"/>
                                                                                                                                                                                                                                                                                                                                                    <w:right w:val="none" w:sz="0" w:space="0" w:color="auto"/>
                                                                                                                                                                                                                                                                                                                                                  </w:divBdr>
                                                                                                                                                                                                                                                                                                                                                  <w:divsChild>
                                                                                                                                                                                                                                                                                                                                                    <w:div w:id="2029403917">
                                                                                                                                                                                                                                                                                                                                                      <w:marLeft w:val="0"/>
                                                                                                                                                                                                                                                                                                                                                      <w:marRight w:val="0"/>
                                                                                                                                                                                                                                                                                                                                                      <w:marTop w:val="0"/>
                                                                                                                                                                                                                                                                                                                                                      <w:marBottom w:val="0"/>
                                                                                                                                                                                                                                                                                                                                                      <w:divBdr>
                                                                                                                                                                                                                                                                                                                                                        <w:top w:val="none" w:sz="0" w:space="0" w:color="auto"/>
                                                                                                                                                                                                                                                                                                                                                        <w:left w:val="none" w:sz="0" w:space="0" w:color="auto"/>
                                                                                                                                                                                                                                                                                                                                                        <w:bottom w:val="none" w:sz="0" w:space="0" w:color="auto"/>
                                                                                                                                                                                                                                                                                                                                                        <w:right w:val="none" w:sz="0" w:space="0" w:color="auto"/>
                                                                                                                                                                                                                                                                                                                                                      </w:divBdr>
                                                                                                                                                                                                                                                                                                                                                      <w:divsChild>
                                                                                                                                                                                                                                                                                                                                                        <w:div w:id="1404181607">
                                                                                                                                                                                                                                                                                                                                                          <w:marLeft w:val="0"/>
                                                                                                                                                                                                                                                                                                                                                          <w:marRight w:val="0"/>
                                                                                                                                                                                                                                                                                                                                                          <w:marTop w:val="0"/>
                                                                                                                                                                                                                                                                                                                                                          <w:marBottom w:val="0"/>
                                                                                                                                                                                                                                                                                                                                                          <w:divBdr>
                                                                                                                                                                                                                                                                                                                                                            <w:top w:val="none" w:sz="0" w:space="0" w:color="auto"/>
                                                                                                                                                                                                                                                                                                                                                            <w:left w:val="none" w:sz="0" w:space="0" w:color="auto"/>
                                                                                                                                                                                                                                                                                                                                                            <w:bottom w:val="none" w:sz="0" w:space="0" w:color="auto"/>
                                                                                                                                                                                                                                                                                                                                                            <w:right w:val="none" w:sz="0" w:space="0" w:color="auto"/>
                                                                                                                                                                                                                                                                                                                                                          </w:divBdr>
                                                                                                                                                                                                                                                                                                                                                          <w:divsChild>
                                                                                                                                                                                                                                                                                                                                                            <w:div w:id="2063673056">
                                                                                                                                                                                                                                                                                                                                                              <w:marLeft w:val="0"/>
                                                                                                                                                                                                                                                                                                                                                              <w:marRight w:val="0"/>
                                                                                                                                                                                                                                                                                                                                                              <w:marTop w:val="0"/>
                                                                                                                                                                                                                                                                                                                                                              <w:marBottom w:val="0"/>
                                                                                                                                                                                                                                                                                                                                                              <w:divBdr>
                                                                                                                                                                                                                                                                                                                                                                <w:top w:val="none" w:sz="0" w:space="0" w:color="auto"/>
                                                                                                                                                                                                                                                                                                                                                                <w:left w:val="none" w:sz="0" w:space="0" w:color="auto"/>
                                                                                                                                                                                                                                                                                                                                                                <w:bottom w:val="none" w:sz="0" w:space="0" w:color="auto"/>
                                                                                                                                                                                                                                                                                                                                                                <w:right w:val="none" w:sz="0" w:space="0" w:color="auto"/>
                                                                                                                                                                                                                                                                                                                                                              </w:divBdr>
                                                                                                                                                                                                                                                                                                                                                              <w:divsChild>
                                                                                                                                                                                                                                                                                                                                                                <w:div w:id="80571513">
                                                                                                                                                                                                                                                                                                                                                                  <w:marLeft w:val="0"/>
                                                                                                                                                                                                                                                                                                                                                                  <w:marRight w:val="0"/>
                                                                                                                                                                                                                                                                                                                                                                  <w:marTop w:val="0"/>
                                                                                                                                                                                                                                                                                                                                                                  <w:marBottom w:val="0"/>
                                                                                                                                                                                                                                                                                                                                                                  <w:divBdr>
                                                                                                                                                                                                                                                                                                                                                                    <w:top w:val="none" w:sz="0" w:space="0" w:color="auto"/>
                                                                                                                                                                                                                                                                                                                                                                    <w:left w:val="none" w:sz="0" w:space="0" w:color="auto"/>
                                                                                                                                                                                                                                                                                                                                                                    <w:bottom w:val="none" w:sz="0" w:space="0" w:color="auto"/>
                                                                                                                                                                                                                                                                                                                                                                    <w:right w:val="none" w:sz="0" w:space="0" w:color="auto"/>
                                                                                                                                                                                                                                                                                                                                                                  </w:divBdr>
                                                                                                                                                                                                                                                                                                                                                                  <w:divsChild>
                                                                                                                                                                                                                                                                                                                                                                    <w:div w:id="2119641084">
                                                                                                                                                                                                                                                                                                                                                                      <w:marLeft w:val="0"/>
                                                                                                                                                                                                                                                                                                                                                                      <w:marRight w:val="0"/>
                                                                                                                                                                                                                                                                                                                                                                      <w:marTop w:val="0"/>
                                                                                                                                                                                                                                                                                                                                                                      <w:marBottom w:val="0"/>
                                                                                                                                                                                                                                                                                                                                                                      <w:divBdr>
                                                                                                                                                                                                                                                                                                                                                                        <w:top w:val="none" w:sz="0" w:space="0" w:color="auto"/>
                                                                                                                                                                                                                                                                                                                                                                        <w:left w:val="none" w:sz="0" w:space="0" w:color="auto"/>
                                                                                                                                                                                                                                                                                                                                                                        <w:bottom w:val="none" w:sz="0" w:space="0" w:color="auto"/>
                                                                                                                                                                                                                                                                                                                                                                        <w:right w:val="none" w:sz="0" w:space="0" w:color="auto"/>
                                                                                                                                                                                                                                                                                                                                                                      </w:divBdr>
                                                                                                                                                                                                                                                                                                                                                                      <w:divsChild>
                                                                                                                                                                                                                                                                                                                                                                        <w:div w:id="308828242">
                                                                                                                                                                                                                                                                                                                                                                          <w:marLeft w:val="0"/>
                                                                                                                                                                                                                                                                                                                                                                          <w:marRight w:val="0"/>
                                                                                                                                                                                                                                                                                                                                                                          <w:marTop w:val="0"/>
                                                                                                                                                                                                                                                                                                                                                                          <w:marBottom w:val="0"/>
                                                                                                                                                                                                                                                                                                                                                                          <w:divBdr>
                                                                                                                                                                                                                                                                                                                                                                            <w:top w:val="none" w:sz="0" w:space="0" w:color="auto"/>
                                                                                                                                                                                                                                                                                                                                                                            <w:left w:val="none" w:sz="0" w:space="0" w:color="auto"/>
                                                                                                                                                                                                                                                                                                                                                                            <w:bottom w:val="none" w:sz="0" w:space="0" w:color="auto"/>
                                                                                                                                                                                                                                                                                                                                                                            <w:right w:val="none" w:sz="0" w:space="0" w:color="auto"/>
                                                                                                                                                                                                                                                                                                                                                                          </w:divBdr>
                                                                                                                                                                                                                                                                                                                                                                          <w:divsChild>
                                                                                                                                                                                                                                                                                                                                                                            <w:div w:id="1109665354">
                                                                                                                                                                                                                                                                                                                                                                              <w:marLeft w:val="0"/>
                                                                                                                                                                                                                                                                                                                                                                              <w:marRight w:val="0"/>
                                                                                                                                                                                                                                                                                                                                                                              <w:marTop w:val="0"/>
                                                                                                                                                                                                                                                                                                                                                                              <w:marBottom w:val="0"/>
                                                                                                                                                                                                                                                                                                                                                                              <w:divBdr>
                                                                                                                                                                                                                                                                                                                                                                                <w:top w:val="none" w:sz="0" w:space="0" w:color="auto"/>
                                                                                                                                                                                                                                                                                                                                                                                <w:left w:val="none" w:sz="0" w:space="0" w:color="auto"/>
                                                                                                                                                                                                                                                                                                                                                                                <w:bottom w:val="none" w:sz="0" w:space="0" w:color="auto"/>
                                                                                                                                                                                                                                                                                                                                                                                <w:right w:val="none" w:sz="0" w:space="0" w:color="auto"/>
                                                                                                                                                                                                                                                                                                                                                                              </w:divBdr>
                                                                                                                                                                                                                                                                                                                                                                              <w:divsChild>
                                                                                                                                                                                                                                                                                                                                                                                <w:div w:id="865825024">
                                                                                                                                                                                                                                                                                                                                                                                  <w:marLeft w:val="0"/>
                                                                                                                                                                                                                                                                                                                                                                                  <w:marRight w:val="0"/>
                                                                                                                                                                                                                                                                                                                                                                                  <w:marTop w:val="0"/>
                                                                                                                                                                                                                                                                                                                                                                                  <w:marBottom w:val="0"/>
                                                                                                                                                                                                                                                                                                                                                                                  <w:divBdr>
                                                                                                                                                                                                                                                                                                                                                                                    <w:top w:val="none" w:sz="0" w:space="0" w:color="auto"/>
                                                                                                                                                                                                                                                                                                                                                                                    <w:left w:val="none" w:sz="0" w:space="0" w:color="auto"/>
                                                                                                                                                                                                                                                                                                                                                                                    <w:bottom w:val="none" w:sz="0" w:space="0" w:color="auto"/>
                                                                                                                                                                                                                                                                                                                                                                                    <w:right w:val="none" w:sz="0" w:space="0" w:color="auto"/>
                                                                                                                                                                                                                                                                                                                                                                                  </w:divBdr>
                                                                                                                                                                                                                                                                                                                                                                                  <w:divsChild>
                                                                                                                                                                                                                                                                                                                                                                                    <w:div w:id="2142727553">
                                                                                                                                                                                                                                                                                                                                                                                      <w:marLeft w:val="0"/>
                                                                                                                                                                                                                                                                                                                                                                                      <w:marRight w:val="0"/>
                                                                                                                                                                                                                                                                                                                                                                                      <w:marTop w:val="0"/>
                                                                                                                                                                                                                                                                                                                                                                                      <w:marBottom w:val="0"/>
                                                                                                                                                                                                                                                                                                                                                                                      <w:divBdr>
                                                                                                                                                                                                                                                                                                                                                                                        <w:top w:val="none" w:sz="0" w:space="0" w:color="auto"/>
                                                                                                                                                                                                                                                                                                                                                                                        <w:left w:val="none" w:sz="0" w:space="0" w:color="auto"/>
                                                                                                                                                                                                                                                                                                                                                                                        <w:bottom w:val="none" w:sz="0" w:space="0" w:color="auto"/>
                                                                                                                                                                                                                                                                                                                                                                                        <w:right w:val="none" w:sz="0" w:space="0" w:color="auto"/>
                                                                                                                                                                                                                                                                                                                                                                                      </w:divBdr>
                                                                                                                                                                                                                                                                                                                                                                                      <w:divsChild>
                                                                                                                                                                                                                                                                                                                                                                                        <w:div w:id="1519656093">
                                                                                                                                                                                                                                                                                                                                                                                          <w:marLeft w:val="0"/>
                                                                                                                                                                                                                                                                                                                                                                                          <w:marRight w:val="0"/>
                                                                                                                                                                                                                                                                                                                                                                                          <w:marTop w:val="0"/>
                                                                                                                                                                                                                                                                                                                                                                                          <w:marBottom w:val="0"/>
                                                                                                                                                                                                                                                                                                                                                                                          <w:divBdr>
                                                                                                                                                                                                                                                                                                                                                                                            <w:top w:val="none" w:sz="0" w:space="0" w:color="auto"/>
                                                                                                                                                                                                                                                                                                                                                                                            <w:left w:val="none" w:sz="0" w:space="0" w:color="auto"/>
                                                                                                                                                                                                                                                                                                                                                                                            <w:bottom w:val="none" w:sz="0" w:space="0" w:color="auto"/>
                                                                                                                                                                                                                                                                                                                                                                                            <w:right w:val="none" w:sz="0" w:space="0" w:color="auto"/>
                                                                                                                                                                                                                                                                                                                                                                                          </w:divBdr>
                                                                                                                                                                                                                                                                                                                                                                                          <w:divsChild>
                                                                                                                                                                                                                                                                                                                                                                                            <w:div w:id="958030739">
                                                                                                                                                                                                                                                                                                                                                                                              <w:marLeft w:val="0"/>
                                                                                                                                                                                                                                                                                                                                                                                              <w:marRight w:val="0"/>
                                                                                                                                                                                                                                                                                                                                                                                              <w:marTop w:val="0"/>
                                                                                                                                                                                                                                                                                                                                                                                              <w:marBottom w:val="0"/>
                                                                                                                                                                                                                                                                                                                                                                                              <w:divBdr>
                                                                                                                                                                                                                                                                                                                                                                                                <w:top w:val="none" w:sz="0" w:space="0" w:color="auto"/>
                                                                                                                                                                                                                                                                                                                                                                                                <w:left w:val="none" w:sz="0" w:space="0" w:color="auto"/>
                                                                                                                                                                                                                                                                                                                                                                                                <w:bottom w:val="none" w:sz="0" w:space="0" w:color="auto"/>
                                                                                                                                                                                                                                                                                                                                                                                                <w:right w:val="none" w:sz="0" w:space="0" w:color="auto"/>
                                                                                                                                                                                                                                                                                                                                                                                              </w:divBdr>
                                                                                                                                                                                                                                                                                                                                                                                              <w:divsChild>
                                                                                                                                                                                                                                                                                                                                                                                                <w:div w:id="2005274950">
                                                                                                                                                                                                                                                                                                                                                                                                  <w:marLeft w:val="0"/>
                                                                                                                                                                                                                                                                                                                                                                                                  <w:marRight w:val="0"/>
                                                                                                                                                                                                                                                                                                                                                                                                  <w:marTop w:val="0"/>
                                                                                                                                                                                                                                                                                                                                                                                                  <w:marBottom w:val="0"/>
                                                                                                                                                                                                                                                                                                                                                                                                  <w:divBdr>
                                                                                                                                                                                                                                                                                                                                                                                                    <w:top w:val="none" w:sz="0" w:space="0" w:color="auto"/>
                                                                                                                                                                                                                                                                                                                                                                                                    <w:left w:val="none" w:sz="0" w:space="0" w:color="auto"/>
                                                                                                                                                                                                                                                                                                                                                                                                    <w:bottom w:val="none" w:sz="0" w:space="0" w:color="auto"/>
                                                                                                                                                                                                                                                                                                                                                                                                    <w:right w:val="none" w:sz="0" w:space="0" w:color="auto"/>
                                                                                                                                                                                                                                                                                                                                                                                                  </w:divBdr>
                                                                                                                                                                                                                                                                                                                                                                                                  <w:divsChild>
                                                                                                                                                                                                                                                                                                                                                                                                    <w:div w:id="633949152">
                                                                                                                                                                                                                                                                                                                                                                                                      <w:marLeft w:val="0"/>
                                                                                                                                                                                                                                                                                                                                                                                                      <w:marRight w:val="0"/>
                                                                                                                                                                                                                                                                                                                                                                                                      <w:marTop w:val="0"/>
                                                                                                                                                                                                                                                                                                                                                                                                      <w:marBottom w:val="0"/>
                                                                                                                                                                                                                                                                                                                                                                                                      <w:divBdr>
                                                                                                                                                                                                                                                                                                                                                                                                        <w:top w:val="none" w:sz="0" w:space="0" w:color="auto"/>
                                                                                                                                                                                                                                                                                                                                                                                                        <w:left w:val="none" w:sz="0" w:space="0" w:color="auto"/>
                                                                                                                                                                                                                                                                                                                                                                                                        <w:bottom w:val="none" w:sz="0" w:space="0" w:color="auto"/>
                                                                                                                                                                                                                                                                                                                                                                                                        <w:right w:val="none" w:sz="0" w:space="0" w:color="auto"/>
                                                                                                                                                                                                                                                                                                                                                                                                      </w:divBdr>
                                                                                                                                                                                                                                                                                                                                                                                                      <w:divsChild>
                                                                                                                                                                                                                                                                                                                                                                                                        <w:div w:id="938413989">
                                                                                                                                                                                                                                                                                                                                                                                                          <w:marLeft w:val="0"/>
                                                                                                                                                                                                                                                                                                                                                                                                          <w:marRight w:val="0"/>
                                                                                                                                                                                                                                                                                                                                                                                                          <w:marTop w:val="0"/>
                                                                                                                                                                                                                                                                                                                                                                                                          <w:marBottom w:val="0"/>
                                                                                                                                                                                                                                                                                                                                                                                                          <w:divBdr>
                                                                                                                                                                                                                                                                                                                                                                                                            <w:top w:val="none" w:sz="0" w:space="0" w:color="auto"/>
                                                                                                                                                                                                                                                                                                                                                                                                            <w:left w:val="none" w:sz="0" w:space="0" w:color="auto"/>
                                                                                                                                                                                                                                                                                                                                                                                                            <w:bottom w:val="none" w:sz="0" w:space="0" w:color="auto"/>
                                                                                                                                                                                                                                                                                                                                                                                                            <w:right w:val="none" w:sz="0" w:space="0" w:color="auto"/>
                                                                                                                                                                                                                                                                                                                                                                                                          </w:divBdr>
                                                                                                                                                                                                                                                                                                                                                                                                          <w:divsChild>
                                                                                                                                                                                                                                                                                                                                                                                                            <w:div w:id="670569634">
                                                                                                                                                                                                                                                                                                                                                                                                              <w:marLeft w:val="0"/>
                                                                                                                                                                                                                                                                                                                                                                                                              <w:marRight w:val="0"/>
                                                                                                                                                                                                                                                                                                                                                                                                              <w:marTop w:val="0"/>
                                                                                                                                                                                                                                                                                                                                                                                                              <w:marBottom w:val="0"/>
                                                                                                                                                                                                                                                                                                                                                                                                              <w:divBdr>
                                                                                                                                                                                                                                                                                                                                                                                                                <w:top w:val="none" w:sz="0" w:space="0" w:color="auto"/>
                                                                                                                                                                                                                                                                                                                                                                                                                <w:left w:val="none" w:sz="0" w:space="0" w:color="auto"/>
                                                                                                                                                                                                                                                                                                                                                                                                                <w:bottom w:val="none" w:sz="0" w:space="0" w:color="auto"/>
                                                                                                                                                                                                                                                                                                                                                                                                                <w:right w:val="none" w:sz="0" w:space="0" w:color="auto"/>
                                                                                                                                                                                                                                                                                                                                                                                                              </w:divBdr>
                                                                                                                                                                                                                                                                                                                                                                                                              <w:divsChild>
                                                                                                                                                                                                                                                                                                                                                                                                                <w:div w:id="458567910">
                                                                                                                                                                                                                                                                                                                                                                                                                  <w:marLeft w:val="0"/>
                                                                                                                                                                                                                                                                                                                                                                                                                  <w:marRight w:val="0"/>
                                                                                                                                                                                                                                                                                                                                                                                                                  <w:marTop w:val="0"/>
                                                                                                                                                                                                                                                                                                                                                                                                                  <w:marBottom w:val="0"/>
                                                                                                                                                                                                                                                                                                                                                                                                                  <w:divBdr>
                                                                                                                                                                                                                                                                                                                                                                                                                    <w:top w:val="none" w:sz="0" w:space="0" w:color="auto"/>
                                                                                                                                                                                                                                                                                                                                                                                                                    <w:left w:val="none" w:sz="0" w:space="0" w:color="auto"/>
                                                                                                                                                                                                                                                                                                                                                                                                                    <w:bottom w:val="none" w:sz="0" w:space="0" w:color="auto"/>
                                                                                                                                                                                                                                                                                                                                                                                                                    <w:right w:val="none" w:sz="0" w:space="0" w:color="auto"/>
                                                                                                                                                                                                                                                                                                                                                                                                                  </w:divBdr>
                                                                                                                                                                                                                                                                                                                                                                                                                  <w:divsChild>
                                                                                                                                                                                                                                                                                                                                                                                                                    <w:div w:id="1431656282">
                                                                                                                                                                                                                                                                                                                                                                                                                      <w:marLeft w:val="0"/>
                                                                                                                                                                                                                                                                                                                                                                                                                      <w:marRight w:val="0"/>
                                                                                                                                                                                                                                                                                                                                                                                                                      <w:marTop w:val="0"/>
                                                                                                                                                                                                                                                                                                                                                                                                                      <w:marBottom w:val="0"/>
                                                                                                                                                                                                                                                                                                                                                                                                                      <w:divBdr>
                                                                                                                                                                                                                                                                                                                                                                                                                        <w:top w:val="none" w:sz="0" w:space="0" w:color="auto"/>
                                                                                                                                                                                                                                                                                                                                                                                                                        <w:left w:val="none" w:sz="0" w:space="0" w:color="auto"/>
                                                                                                                                                                                                                                                                                                                                                                                                                        <w:bottom w:val="none" w:sz="0" w:space="0" w:color="auto"/>
                                                                                                                                                                                                                                                                                                                                                                                                                        <w:right w:val="none" w:sz="0" w:space="0" w:color="auto"/>
                                                                                                                                                                                                                                                                                                                                                                                                                      </w:divBdr>
                                                                                                                                                                                                                                                                                                                                                                                                                      <w:divsChild>
                                                                                                                                                                                                                                                                                                                                                                                                                        <w:div w:id="1250428264">
                                                                                                                                                                                                                                                                                                                                                                                                                          <w:marLeft w:val="0"/>
                                                                                                                                                                                                                                                                                                                                                                                                                          <w:marRight w:val="0"/>
                                                                                                                                                                                                                                                                                                                                                                                                                          <w:marTop w:val="0"/>
                                                                                                                                                                                                                                                                                                                                                                                                                          <w:marBottom w:val="0"/>
                                                                                                                                                                                                                                                                                                                                                                                                                          <w:divBdr>
                                                                                                                                                                                                                                                                                                                                                                                                                            <w:top w:val="none" w:sz="0" w:space="0" w:color="auto"/>
                                                                                                                                                                                                                                                                                                                                                                                                                            <w:left w:val="none" w:sz="0" w:space="0" w:color="auto"/>
                                                                                                                                                                                                                                                                                                                                                                                                                            <w:bottom w:val="none" w:sz="0" w:space="0" w:color="auto"/>
                                                                                                                                                                                                                                                                                                                                                                                                                            <w:right w:val="none" w:sz="0" w:space="0" w:color="auto"/>
                                                                                                                                                                                                                                                                                                                                                                                                                          </w:divBdr>
                                                                                                                                                                                                                                                                                                                                                                                                                          <w:divsChild>
                                                                                                                                                                                                                                                                                                                                                                                                                            <w:div w:id="341057398">
                                                                                                                                                                                                                                                                                                                                                                                                                              <w:marLeft w:val="0"/>
                                                                                                                                                                                                                                                                                                                                                                                                                              <w:marRight w:val="0"/>
                                                                                                                                                                                                                                                                                                                                                                                                                              <w:marTop w:val="0"/>
                                                                                                                                                                                                                                                                                                                                                                                                                              <w:marBottom w:val="0"/>
                                                                                                                                                                                                                                                                                                                                                                                                                              <w:divBdr>
                                                                                                                                                                                                                                                                                                                                                                                                                                <w:top w:val="none" w:sz="0" w:space="0" w:color="auto"/>
                                                                                                                                                                                                                                                                                                                                                                                                                                <w:left w:val="none" w:sz="0" w:space="0" w:color="auto"/>
                                                                                                                                                                                                                                                                                                                                                                                                                                <w:bottom w:val="none" w:sz="0" w:space="0" w:color="auto"/>
                                                                                                                                                                                                                                                                                                                                                                                                                                <w:right w:val="none" w:sz="0" w:space="0" w:color="auto"/>
                                                                                                                                                                                                                                                                                                                                                                                                                              </w:divBdr>
                                                                                                                                                                                                                                                                                                                                                                                                                              <w:divsChild>
                                                                                                                                                                                                                                                                                                                                                                                                                                <w:div w:id="1459880662">
                                                                                                                                                                                                                                                                                                                                                                                                                                  <w:marLeft w:val="0"/>
                                                                                                                                                                                                                                                                                                                                                                                                                                  <w:marRight w:val="0"/>
                                                                                                                                                                                                                                                                                                                                                                                                                                  <w:marTop w:val="0"/>
                                                                                                                                                                                                                                                                                                                                                                                                                                  <w:marBottom w:val="0"/>
                                                                                                                                                                                                                                                                                                                                                                                                                                  <w:divBdr>
                                                                                                                                                                                                                                                                                                                                                                                                                                    <w:top w:val="none" w:sz="0" w:space="0" w:color="auto"/>
                                                                                                                                                                                                                                                                                                                                                                                                                                    <w:left w:val="none" w:sz="0" w:space="0" w:color="auto"/>
                                                                                                                                                                                                                                                                                                                                                                                                                                    <w:bottom w:val="none" w:sz="0" w:space="0" w:color="auto"/>
                                                                                                                                                                                                                                                                                                                                                                                                                                    <w:right w:val="none" w:sz="0" w:space="0" w:color="auto"/>
                                                                                                                                                                                                                                                                                                                                                                                                                                  </w:divBdr>
                                                                                                                                                                                                                                                                                                                                                                                                                                  <w:divsChild>
                                                                                                                                                                                                                                                                                                                                                                                                                                    <w:div w:id="339506420">
                                                                                                                                                                                                                                                                                                                                                                                                                                      <w:marLeft w:val="0"/>
                                                                                                                                                                                                                                                                                                                                                                                                                                      <w:marRight w:val="0"/>
                                                                                                                                                                                                                                                                                                                                                                                                                                      <w:marTop w:val="0"/>
                                                                                                                                                                                                                                                                                                                                                                                                                                      <w:marBottom w:val="0"/>
                                                                                                                                                                                                                                                                                                                                                                                                                                      <w:divBdr>
                                                                                                                                                                                                                                                                                                                                                                                                                                        <w:top w:val="none" w:sz="0" w:space="0" w:color="auto"/>
                                                                                                                                                                                                                                                                                                                                                                                                                                        <w:left w:val="none" w:sz="0" w:space="0" w:color="auto"/>
                                                                                                                                                                                                                                                                                                                                                                                                                                        <w:bottom w:val="none" w:sz="0" w:space="0" w:color="auto"/>
                                                                                                                                                                                                                                                                                                                                                                                                                                        <w:right w:val="none" w:sz="0" w:space="0" w:color="auto"/>
                                                                                                                                                                                                                                                                                                                                                                                                                                      </w:divBdr>
                                                                                                                                                                                                                                                                                                                                                                                                                                      <w:divsChild>
                                                                                                                                                                                                                                                                                                                                                                                                                                        <w:div w:id="172696484">
                                                                                                                                                                                                                                                                                                                                                                                                                                          <w:marLeft w:val="0"/>
                                                                                                                                                                                                                                                                                                                                                                                                                                          <w:marRight w:val="0"/>
                                                                                                                                                                                                                                                                                                                                                                                                                                          <w:marTop w:val="0"/>
                                                                                                                                                                                                                                                                                                                                                                                                                                          <w:marBottom w:val="0"/>
                                                                                                                                                                                                                                                                                                                                                                                                                                          <w:divBdr>
                                                                                                                                                                                                                                                                                                                                                                                                                                            <w:top w:val="none" w:sz="0" w:space="0" w:color="auto"/>
                                                                                                                                                                                                                                                                                                                                                                                                                                            <w:left w:val="none" w:sz="0" w:space="0" w:color="auto"/>
                                                                                                                                                                                                                                                                                                                                                                                                                                            <w:bottom w:val="none" w:sz="0" w:space="0" w:color="auto"/>
                                                                                                                                                                                                                                                                                                                                                                                                                                            <w:right w:val="none" w:sz="0" w:space="0" w:color="auto"/>
                                                                                                                                                                                                                                                                                                                                                                                                                                          </w:divBdr>
                                                                                                                                                                                                                                                                                                                                                                                                                                          <w:divsChild>
                                                                                                                                                                                                                                                                                                                                                                                                                                            <w:div w:id="595091119">
                                                                                                                                                                                                                                                                                                                                                                                                                                              <w:marLeft w:val="0"/>
                                                                                                                                                                                                                                                                                                                                                                                                                                              <w:marRight w:val="0"/>
                                                                                                                                                                                                                                                                                                                                                                                                                                              <w:marTop w:val="0"/>
                                                                                                                                                                                                                                                                                                                                                                                                                                              <w:marBottom w:val="0"/>
                                                                                                                                                                                                                                                                                                                                                                                                                                              <w:divBdr>
                                                                                                                                                                                                                                                                                                                                                                                                                                                <w:top w:val="none" w:sz="0" w:space="0" w:color="auto"/>
                                                                                                                                                                                                                                                                                                                                                                                                                                                <w:left w:val="none" w:sz="0" w:space="0" w:color="auto"/>
                                                                                                                                                                                                                                                                                                                                                                                                                                                <w:bottom w:val="none" w:sz="0" w:space="0" w:color="auto"/>
                                                                                                                                                                                                                                                                                                                                                                                                                                                <w:right w:val="none" w:sz="0" w:space="0" w:color="auto"/>
                                                                                                                                                                                                                                                                                                                                                                                                                                              </w:divBdr>
                                                                                                                                                                                                                                                                                                                                                                                                                                              <w:divsChild>
                                                                                                                                                                                                                                                                                                                                                                                                                                                <w:div w:id="2034186536">
                                                                                                                                                                                                                                                                                                                                                                                                                                                  <w:marLeft w:val="0"/>
                                                                                                                                                                                                                                                                                                                                                                                                                                                  <w:marRight w:val="0"/>
                                                                                                                                                                                                                                                                                                                                                                                                                                                  <w:marTop w:val="0"/>
                                                                                                                                                                                                                                                                                                                                                                                                                                                  <w:marBottom w:val="0"/>
                                                                                                                                                                                                                                                                                                                                                                                                                                                  <w:divBdr>
                                                                                                                                                                                                                                                                                                                                                                                                                                                    <w:top w:val="none" w:sz="0" w:space="0" w:color="auto"/>
                                                                                                                                                                                                                                                                                                                                                                                                                                                    <w:left w:val="none" w:sz="0" w:space="0" w:color="auto"/>
                                                                                                                                                                                                                                                                                                                                                                                                                                                    <w:bottom w:val="none" w:sz="0" w:space="0" w:color="auto"/>
                                                                                                                                                                                                                                                                                                                                                                                                                                                    <w:right w:val="none" w:sz="0" w:space="0" w:color="auto"/>
                                                                                                                                                                                                                                                                                                                                                                                                                                                  </w:divBdr>
                                                                                                                                                                                                                                                                                                                                                                                                                                                  <w:divsChild>
                                                                                                                                                                                                                                                                                                                                                                                                                                                    <w:div w:id="1982077023">
                                                                                                                                                                                                                                                                                                                                                                                                                                                      <w:marLeft w:val="0"/>
                                                                                                                                                                                                                                                                                                                                                                                                                                                      <w:marRight w:val="0"/>
                                                                                                                                                                                                                                                                                                                                                                                                                                                      <w:marTop w:val="0"/>
                                                                                                                                                                                                                                                                                                                                                                                                                                                      <w:marBottom w:val="0"/>
                                                                                                                                                                                                                                                                                                                                                                                                                                                      <w:divBdr>
                                                                                                                                                                                                                                                                                                                                                                                                                                                        <w:top w:val="none" w:sz="0" w:space="0" w:color="auto"/>
                                                                                                                                                                                                                                                                                                                                                                                                                                                        <w:left w:val="none" w:sz="0" w:space="0" w:color="auto"/>
                                                                                                                                                                                                                                                                                                                                                                                                                                                        <w:bottom w:val="none" w:sz="0" w:space="0" w:color="auto"/>
                                                                                                                                                                                                                                                                                                                                                                                                                                                        <w:right w:val="none" w:sz="0" w:space="0" w:color="auto"/>
                                                                                                                                                                                                                                                                                                                                                                                                                                                      </w:divBdr>
                                                                                                                                                                                                                                                                                                                                                                                                                                                      <w:divsChild>
                                                                                                                                                                                                                                                                                                                                                                                                                                                        <w:div w:id="1160580383">
                                                                                                                                                                                                                                                                                                                                                                                                                                                          <w:marLeft w:val="0"/>
                                                                                                                                                                                                                                                                                                                                                                                                                                                          <w:marRight w:val="0"/>
                                                                                                                                                                                                                                                                                                                                                                                                                                                          <w:marTop w:val="0"/>
                                                                                                                                                                                                                                                                                                                                                                                                                                                          <w:marBottom w:val="0"/>
                                                                                                                                                                                                                                                                                                                                                                                                                                                          <w:divBdr>
                                                                                                                                                                                                                                                                                                                                                                                                                                                            <w:top w:val="none" w:sz="0" w:space="0" w:color="auto"/>
                                                                                                                                                                                                                                                                                                                                                                                                                                                            <w:left w:val="none" w:sz="0" w:space="0" w:color="auto"/>
                                                                                                                                                                                                                                                                                                                                                                                                                                                            <w:bottom w:val="none" w:sz="0" w:space="0" w:color="auto"/>
                                                                                                                                                                                                                                                                                                                                                                                                                                                            <w:right w:val="none" w:sz="0" w:space="0" w:color="auto"/>
                                                                                                                                                                                                                                                                                                                                                                                                                                                          </w:divBdr>
                                                                                                                                                                                                                                                                                                                                                                                                                                                          <w:divsChild>
                                                                                                                                                                                                                                                                                                                                                                                                                                                            <w:div w:id="765689158">
                                                                                                                                                                                                                                                                                                                                                                                                                                                              <w:marLeft w:val="0"/>
                                                                                                                                                                                                                                                                                                                                                                                                                                                              <w:marRight w:val="0"/>
                                                                                                                                                                                                                                                                                                                                                                                                                                                              <w:marTop w:val="0"/>
                                                                                                                                                                                                                                                                                                                                                                                                                                                              <w:marBottom w:val="0"/>
                                                                                                                                                                                                                                                                                                                                                                                                                                                              <w:divBdr>
                                                                                                                                                                                                                                                                                                                                                                                                                                                                <w:top w:val="none" w:sz="0" w:space="0" w:color="auto"/>
                                                                                                                                                                                                                                                                                                                                                                                                                                                                <w:left w:val="none" w:sz="0" w:space="0" w:color="auto"/>
                                                                                                                                                                                                                                                                                                                                                                                                                                                                <w:bottom w:val="none" w:sz="0" w:space="0" w:color="auto"/>
                                                                                                                                                                                                                                                                                                                                                                                                                                                                <w:right w:val="none" w:sz="0" w:space="0" w:color="auto"/>
                                                                                                                                                                                                                                                                                                                                                                                                                                                              </w:divBdr>
                                                                                                                                                                                                                                                                                                                                                                                                                                                              <w:divsChild>
                                                                                                                                                                                                                                                                                                                                                                                                                                                                <w:div w:id="1539510581">
                                                                                                                                                                                                                                                                                                                                                                                                                                                                  <w:marLeft w:val="0"/>
                                                                                                                                                                                                                                                                                                                                                                                                                                                                  <w:marRight w:val="0"/>
                                                                                                                                                                                                                                                                                                                                                                                                                                                                  <w:marTop w:val="0"/>
                                                                                                                                                                                                                                                                                                                                                                                                                                                                  <w:marBottom w:val="0"/>
                                                                                                                                                                                                                                                                                                                                                                                                                                                                  <w:divBdr>
                                                                                                                                                                                                                                                                                                                                                                                                                                                                    <w:top w:val="none" w:sz="0" w:space="0" w:color="auto"/>
                                                                                                                                                                                                                                                                                                                                                                                                                                                                    <w:left w:val="none" w:sz="0" w:space="0" w:color="auto"/>
                                                                                                                                                                                                                                                                                                                                                                                                                                                                    <w:bottom w:val="none" w:sz="0" w:space="0" w:color="auto"/>
                                                                                                                                                                                                                                                                                                                                                                                                                                                                    <w:right w:val="none" w:sz="0" w:space="0" w:color="auto"/>
                                                                                                                                                                                                                                                                                                                                                                                                                                                                  </w:divBdr>
                                                                                                                                                                                                                                                                                                                                                                                                                                                                  <w:divsChild>
                                                                                                                                                                                                                                                                                                                                                                                                                                                                    <w:div w:id="1838225021">
                                                                                                                                                                                                                                                                                                                                                                                                                                                                      <w:marLeft w:val="0"/>
                                                                                                                                                                                                                                                                                                                                                                                                                                                                      <w:marRight w:val="0"/>
                                                                                                                                                                                                                                                                                                                                                                                                                                                                      <w:marTop w:val="0"/>
                                                                                                                                                                                                                                                                                                                                                                                                                                                                      <w:marBottom w:val="0"/>
                                                                                                                                                                                                                                                                                                                                                                                                                                                                      <w:divBdr>
                                                                                                                                                                                                                                                                                                                                                                                                                                                                        <w:top w:val="none" w:sz="0" w:space="0" w:color="auto"/>
                                                                                                                                                                                                                                                                                                                                                                                                                                                                        <w:left w:val="none" w:sz="0" w:space="0" w:color="auto"/>
                                                                                                                                                                                                                                                                                                                                                                                                                                                                        <w:bottom w:val="none" w:sz="0" w:space="0" w:color="auto"/>
                                                                                                                                                                                                                                                                                                                                                                                                                                                                        <w:right w:val="none" w:sz="0" w:space="0" w:color="auto"/>
                                                                                                                                                                                                                                                                                                                                                                                                                                                                      </w:divBdr>
                                                                                                                                                                                                                                                                                                                                                                                                                                                                      <w:divsChild>
                                                                                                                                                                                                                                                                                                                                                                                                                                                                        <w:div w:id="202179525">
                                                                                                                                                                                                                                                                                                                                                                                                                                                                          <w:marLeft w:val="0"/>
                                                                                                                                                                                                                                                                                                                                                                                                                                                                          <w:marRight w:val="0"/>
                                                                                                                                                                                                                                                                                                                                                                                                                                                                          <w:marTop w:val="0"/>
                                                                                                                                                                                                                                                                                                                                                                                                                                                                          <w:marBottom w:val="0"/>
                                                                                                                                                                                                                                                                                                                                                                                                                                                                          <w:divBdr>
                                                                                                                                                                                                                                                                                                                                                                                                                                                                            <w:top w:val="none" w:sz="0" w:space="0" w:color="auto"/>
                                                                                                                                                                                                                                                                                                                                                                                                                                                                            <w:left w:val="none" w:sz="0" w:space="0" w:color="auto"/>
                                                                                                                                                                                                                                                                                                                                                                                                                                                                            <w:bottom w:val="none" w:sz="0" w:space="0" w:color="auto"/>
                                                                                                                                                                                                                                                                                                                                                                                                                                                                            <w:right w:val="none" w:sz="0" w:space="0" w:color="auto"/>
                                                                                                                                                                                                                                                                                                                                                                                                                                                                          </w:divBdr>
                                                                                                                                                                                                                                                                                                                                                                                                                                                                          <w:divsChild>
                                                                                                                                                                                                                                                                                                                                                                                                                                                                            <w:div w:id="327487337">
                                                                                                                                                                                                                                                                                                                                                                                                                                                                              <w:marLeft w:val="0"/>
                                                                                                                                                                                                                                                                                                                                                                                                                                                                              <w:marRight w:val="0"/>
                                                                                                                                                                                                                                                                                                                                                                                                                                                                              <w:marTop w:val="0"/>
                                                                                                                                                                                                                                                                                                                                                                                                                                                                              <w:marBottom w:val="0"/>
                                                                                                                                                                                                                                                                                                                                                                                                                                                                              <w:divBdr>
                                                                                                                                                                                                                                                                                                                                                                                                                                                                                <w:top w:val="none" w:sz="0" w:space="0" w:color="auto"/>
                                                                                                                                                                                                                                                                                                                                                                                                                                                                                <w:left w:val="none" w:sz="0" w:space="0" w:color="auto"/>
                                                                                                                                                                                                                                                                                                                                                                                                                                                                                <w:bottom w:val="none" w:sz="0" w:space="0" w:color="auto"/>
                                                                                                                                                                                                                                                                                                                                                                                                                                                                                <w:right w:val="none" w:sz="0" w:space="0" w:color="auto"/>
                                                                                                                                                                                                                                                                                                                                                                                                                                                                              </w:divBdr>
                                                                                                                                                                                                                                                                                                                                                                                                                                                                              <w:divsChild>
                                                                                                                                                                                                                                                                                                                                                                                                                                                                                <w:div w:id="160779431">
                                                                                                                                                                                                                                                                                                                                                                                                                                                                                  <w:marLeft w:val="0"/>
                                                                                                                                                                                                                                                                                                                                                                                                                                                                                  <w:marRight w:val="0"/>
                                                                                                                                                                                                                                                                                                                                                                                                                                                                                  <w:marTop w:val="0"/>
                                                                                                                                                                                                                                                                                                                                                                                                                                                                                  <w:marBottom w:val="0"/>
                                                                                                                                                                                                                                                                                                                                                                                                                                                                                  <w:divBdr>
                                                                                                                                                                                                                                                                                                                                                                                                                                                                                    <w:top w:val="none" w:sz="0" w:space="0" w:color="auto"/>
                                                                                                                                                                                                                                                                                                                                                                                                                                                                                    <w:left w:val="none" w:sz="0" w:space="0" w:color="auto"/>
                                                                                                                                                                                                                                                                                                                                                                                                                                                                                    <w:bottom w:val="none" w:sz="0" w:space="0" w:color="auto"/>
                                                                                                                                                                                                                                                                                                                                                                                                                                                                                    <w:right w:val="none" w:sz="0" w:space="0" w:color="auto"/>
                                                                                                                                                                                                                                                                                                                                                                                                                                                                                  </w:divBdr>
                                                                                                                                                                                                                                                                                                                                                                                                                                                                                  <w:divsChild>
                                                                                                                                                                                                                                                                                                                                                                                                                                                                                    <w:div w:id="547958772">
                                                                                                                                                                                                                                                                                                                                                                                                                                                                                      <w:marLeft w:val="0"/>
                                                                                                                                                                                                                                                                                                                                                                                                                                                                                      <w:marRight w:val="0"/>
                                                                                                                                                                                                                                                                                                                                                                                                                                                                                      <w:marTop w:val="0"/>
                                                                                                                                                                                                                                                                                                                                                                                                                                                                                      <w:marBottom w:val="0"/>
                                                                                                                                                                                                                                                                                                                                                                                                                                                                                      <w:divBdr>
                                                                                                                                                                                                                                                                                                                                                                                                                                                                                        <w:top w:val="none" w:sz="0" w:space="0" w:color="auto"/>
                                                                                                                                                                                                                                                                                                                                                                                                                                                                                        <w:left w:val="none" w:sz="0" w:space="0" w:color="auto"/>
                                                                                                                                                                                                                                                                                                                                                                                                                                                                                        <w:bottom w:val="none" w:sz="0" w:space="0" w:color="auto"/>
                                                                                                                                                                                                                                                                                                                                                                                                                                                                                        <w:right w:val="none" w:sz="0" w:space="0" w:color="auto"/>
                                                                                                                                                                                                                                                                                                                                                                                                                                                                                      </w:divBdr>
                                                                                                                                                                                                                                                                                                                                                                                                                                                                                      <w:divsChild>
                                                                                                                                                                                                                                                                                                                                                                                                                                                                                        <w:div w:id="668950707">
                                                                                                                                                                                                                                                                                                                                                                                                                                                                                          <w:marLeft w:val="0"/>
                                                                                                                                                                                                                                                                                                                                                                                                                                                                                          <w:marRight w:val="0"/>
                                                                                                                                                                                                                                                                                                                                                                                                                                                                                          <w:marTop w:val="0"/>
                                                                                                                                                                                                                                                                                                                                                                                                                                                                                          <w:marBottom w:val="0"/>
                                                                                                                                                                                                                                                                                                                                                                                                                                                                                          <w:divBdr>
                                                                                                                                                                                                                                                                                                                                                                                                                                                                                            <w:top w:val="none" w:sz="0" w:space="0" w:color="auto"/>
                                                                                                                                                                                                                                                                                                                                                                                                                                                                                            <w:left w:val="none" w:sz="0" w:space="0" w:color="auto"/>
                                                                                                                                                                                                                                                                                                                                                                                                                                                                                            <w:bottom w:val="none" w:sz="0" w:space="0" w:color="auto"/>
                                                                                                                                                                                                                                                                                                                                                                                                                                                                                            <w:right w:val="none" w:sz="0" w:space="0" w:color="auto"/>
                                                                                                                                                                                                                                                                                                                                                                                                                                                                                          </w:divBdr>
                                                                                                                                                                                                                                                                                                                                                                                                                                                                                          <w:divsChild>
                                                                                                                                                                                                                                                                                                                                                                                                                                                                                            <w:div w:id="983269292">
                                                                                                                                                                                                                                                                                                                                                                                                                                                                                              <w:marLeft w:val="0"/>
                                                                                                                                                                                                                                                                                                                                                                                                                                                                                              <w:marRight w:val="0"/>
                                                                                                                                                                                                                                                                                                                                                                                                                                                                                              <w:marTop w:val="0"/>
                                                                                                                                                                                                                                                                                                                                                                                                                                                                                              <w:marBottom w:val="0"/>
                                                                                                                                                                                                                                                                                                                                                                                                                                                                                              <w:divBdr>
                                                                                                                                                                                                                                                                                                                                                                                                                                                                                                <w:top w:val="none" w:sz="0" w:space="0" w:color="auto"/>
                                                                                                                                                                                                                                                                                                                                                                                                                                                                                                <w:left w:val="none" w:sz="0" w:space="0" w:color="auto"/>
                                                                                                                                                                                                                                                                                                                                                                                                                                                                                                <w:bottom w:val="none" w:sz="0" w:space="0" w:color="auto"/>
                                                                                                                                                                                                                                                                                                                                                                                                                                                                                                <w:right w:val="none" w:sz="0" w:space="0" w:color="auto"/>
                                                                                                                                                                                                                                                                                                                                                                                                                                                                                              </w:divBdr>
                                                                                                                                                                                                                                                                                                                                                                                                                                                                                              <w:divsChild>
                                                                                                                                                                                                                                                                                                                                                                                                                                                                                                <w:div w:id="127667530">
                                                                                                                                                                                                                                                                                                                                                                                                                                                                                                  <w:marLeft w:val="0"/>
                                                                                                                                                                                                                                                                                                                                                                                                                                                                                                  <w:marRight w:val="0"/>
                                                                                                                                                                                                                                                                                                                                                                                                                                                                                                  <w:marTop w:val="0"/>
                                                                                                                                                                                                                                                                                                                                                                                                                                                                                                  <w:marBottom w:val="0"/>
                                                                                                                                                                                                                                                                                                                                                                                                                                                                                                  <w:divBdr>
                                                                                                                                                                                                                                                                                                                                                                                                                                                                                                    <w:top w:val="none" w:sz="0" w:space="0" w:color="auto"/>
                                                                                                                                                                                                                                                                                                                                                                                                                                                                                                    <w:left w:val="none" w:sz="0" w:space="0" w:color="auto"/>
                                                                                                                                                                                                                                                                                                                                                                                                                                                                                                    <w:bottom w:val="none" w:sz="0" w:space="0" w:color="auto"/>
                                                                                                                                                                                                                                                                                                                                                                                                                                                                                                    <w:right w:val="none" w:sz="0" w:space="0" w:color="auto"/>
                                                                                                                                                                                                                                                                                                                                                                                                                                                                                                  </w:divBdr>
                                                                                                                                                                                                                                                                                                                                                                                                                                                                                                  <w:divsChild>
                                                                                                                                                                                                                                                                                                                                                                                                                                                                                                    <w:div w:id="999848688">
                                                                                                                                                                                                                                                                                                                                                                                                                                                                                                      <w:marLeft w:val="0"/>
                                                                                                                                                                                                                                                                                                                                                                                                                                                                                                      <w:marRight w:val="0"/>
                                                                                                                                                                                                                                                                                                                                                                                                                                                                                                      <w:marTop w:val="0"/>
                                                                                                                                                                                                                                                                                                                                                                                                                                                                                                      <w:marBottom w:val="0"/>
                                                                                                                                                                                                                                                                                                                                                                                                                                                                                                      <w:divBdr>
                                                                                                                                                                                                                                                                                                                                                                                                                                                                                                        <w:top w:val="none" w:sz="0" w:space="0" w:color="auto"/>
                                                                                                                                                                                                                                                                                                                                                                                                                                                                                                        <w:left w:val="none" w:sz="0" w:space="0" w:color="auto"/>
                                                                                                                                                                                                                                                                                                                                                                                                                                                                                                        <w:bottom w:val="none" w:sz="0" w:space="0" w:color="auto"/>
                                                                                                                                                                                                                                                                                                                                                                                                                                                                                                        <w:right w:val="none" w:sz="0" w:space="0" w:color="auto"/>
                                                                                                                                                                                                                                                                                                                                                                                                                                                                                                      </w:divBdr>
                                                                                                                                                                                                                                                                                                                                                                                                                                                                                                      <w:divsChild>
                                                                                                                                                                                                                                                                                                                                                                                                                                                                                                        <w:div w:id="1585138704">
                                                                                                                                                                                                                                                                                                                                                                                                                                                                                                          <w:marLeft w:val="0"/>
                                                                                                                                                                                                                                                                                                                                                                                                                                                                                                          <w:marRight w:val="0"/>
                                                                                                                                                                                                                                                                                                                                                                                                                                                                                                          <w:marTop w:val="0"/>
                                                                                                                                                                                                                                                                                                                                                                                                                                                                                                          <w:marBottom w:val="0"/>
                                                                                                                                                                                                                                                                                                                                                                                                                                                                                                          <w:divBdr>
                                                                                                                                                                                                                                                                                                                                                                                                                                                                                                            <w:top w:val="none" w:sz="0" w:space="0" w:color="auto"/>
                                                                                                                                                                                                                                                                                                                                                                                                                                                                                                            <w:left w:val="none" w:sz="0" w:space="0" w:color="auto"/>
                                                                                                                                                                                                                                                                                                                                                                                                                                                                                                            <w:bottom w:val="none" w:sz="0" w:space="0" w:color="auto"/>
                                                                                                                                                                                                                                                                                                                                                                                                                                                                                                            <w:right w:val="none" w:sz="0" w:space="0" w:color="auto"/>
                                                                                                                                                                                                                                                                                                                                                                                                                                                                                                          </w:divBdr>
                                                                                                                                                                                                                                                                                                                                                                                                                                                                                                          <w:divsChild>
                                                                                                                                                                                                                                                                                                                                                                                                                                                                                                            <w:div w:id="45036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68095579">
                                                                                                                                                                                                                                                                                                                                                                                                                                              <w:marLeft w:val="0"/>
                                                                                                                                                                                                                                                                                                                                                                                                                                              <w:marRight w:val="0"/>
                                                                                                                                                                                                                                                                                                                                                                                                                                              <w:marTop w:val="0"/>
                                                                                                                                                                                                                                                                                                                                                                                                                                              <w:marBottom w:val="0"/>
                                                                                                                                                                                                                                                                                                                                                                                                                                              <w:divBdr>
                                                                                                                                                                                                                                                                                                                                                                                                                                                <w:top w:val="none" w:sz="0" w:space="0" w:color="auto"/>
                                                                                                                                                                                                                                                                                                                                                                                                                                                <w:left w:val="none" w:sz="0" w:space="0" w:color="auto"/>
                                                                                                                                                                                                                                                                                                                                                                                                                                                <w:bottom w:val="none" w:sz="0" w:space="0" w:color="auto"/>
                                                                                                                                                                                                                                                                                                                                                                                                                                                <w:right w:val="none" w:sz="0" w:space="0" w:color="auto"/>
                                                                                                                                                                                                                                                                                                                                                                                                                                              </w:divBdr>
                                                                                                                                                                                                                                                                                                                                                                                                                                              <w:divsChild>
                                                                                                                                                                                                                                                                                                                                                                                                                                                <w:div w:id="180369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0A6FFD-C103-3743-9F45-B55CDBBF4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923</Words>
  <Characters>5263</Characters>
  <Application>Microsoft Macintosh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gun</dc:creator>
  <cp:keywords/>
  <dc:description/>
  <cp:lastModifiedBy>Arif</cp:lastModifiedBy>
  <cp:revision>3</cp:revision>
  <cp:lastPrinted>2015-09-01T21:41:00Z</cp:lastPrinted>
  <dcterms:created xsi:type="dcterms:W3CDTF">2019-08-01T12:36:00Z</dcterms:created>
  <dcterms:modified xsi:type="dcterms:W3CDTF">2019-08-0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zgun.harmanci@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ome-biology</vt:lpwstr>
  </property>
  <property fmtid="{D5CDD505-2E9C-101B-9397-08002B2CF9AE}" pid="14" name="Mendeley Recent Style Name 4_1">
    <vt:lpwstr>Genome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